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40255" w:rsidRPr="00A40255" w:rsidRDefault="00A40255" w:rsidP="00410247">
      <w:pPr>
        <w:pStyle w:val="4Text"/>
        <w:rPr>
          <w:rFonts w:cs="Arial"/>
          <w:b/>
          <w:i/>
          <w:color w:val="A6A6A6"/>
          <w:sz w:val="28"/>
          <w:szCs w:val="28"/>
        </w:rPr>
      </w:pPr>
    </w:p>
    <w:p w:rsidR="00A40255" w:rsidRDefault="00A40255" w:rsidP="00A40255">
      <w:pPr>
        <w:pStyle w:val="Kopfzeile"/>
        <w:tabs>
          <w:tab w:val="clear" w:pos="4536"/>
          <w:tab w:val="clear" w:pos="9072"/>
          <w:tab w:val="center" w:pos="4820"/>
          <w:tab w:val="right" w:pos="9498"/>
        </w:tabs>
        <w:spacing w:after="240" w:line="240" w:lineRule="auto"/>
        <w:ind w:right="-1274"/>
        <w:contextualSpacing w:val="0"/>
        <w:jc w:val="center"/>
        <w:rPr>
          <w:rFonts w:ascii="Arial" w:hAnsi="Arial" w:cs="Arial"/>
          <w:b/>
          <w:sz w:val="28"/>
          <w:szCs w:val="28"/>
          <w:lang w:val="de-DE"/>
        </w:rPr>
      </w:pPr>
    </w:p>
    <w:p w:rsidR="00A40255" w:rsidRDefault="00A40255" w:rsidP="00A40255">
      <w:pPr>
        <w:pStyle w:val="Kopfzeile"/>
        <w:tabs>
          <w:tab w:val="clear" w:pos="4536"/>
          <w:tab w:val="clear" w:pos="9072"/>
          <w:tab w:val="center" w:pos="5812"/>
          <w:tab w:val="right" w:pos="9498"/>
        </w:tabs>
        <w:spacing w:after="240" w:line="240" w:lineRule="auto"/>
        <w:ind w:right="-1274"/>
        <w:contextualSpacing w:val="0"/>
        <w:jc w:val="center"/>
        <w:rPr>
          <w:rFonts w:ascii="Arial" w:hAnsi="Arial" w:cs="Arial"/>
          <w:b/>
          <w:sz w:val="28"/>
          <w:szCs w:val="28"/>
          <w:lang w:val="de-DE"/>
        </w:rPr>
      </w:pPr>
      <w:r w:rsidRPr="00A40255">
        <w:rPr>
          <w:rFonts w:ascii="Arial" w:hAnsi="Arial" w:cs="Arial"/>
          <w:b/>
          <w:sz w:val="28"/>
          <w:szCs w:val="28"/>
          <w:lang w:val="de-DE"/>
        </w:rPr>
        <w:t>FORMATVORLAGE</w:t>
      </w:r>
    </w:p>
    <w:p w:rsidR="00410247" w:rsidRPr="00793433" w:rsidRDefault="00410247" w:rsidP="00782485">
      <w:pPr>
        <w:pStyle w:val="4Text"/>
        <w:jc w:val="center"/>
        <w:rPr>
          <w:rFonts w:cs="Arial"/>
          <w:i/>
          <w:color w:val="A6A6A6"/>
          <w:sz w:val="18"/>
        </w:rPr>
      </w:pPr>
      <w:r w:rsidRPr="00793433">
        <w:rPr>
          <w:rFonts w:cs="Arial"/>
          <w:i/>
          <w:color w:val="A6A6A6"/>
          <w:sz w:val="18"/>
        </w:rPr>
        <w:t>(</w:t>
      </w:r>
      <w:r>
        <w:rPr>
          <w:rFonts w:cs="Arial"/>
          <w:i/>
          <w:color w:val="A6A6A6"/>
          <w:sz w:val="18"/>
        </w:rPr>
        <w:t>Bitte beachten Sie vor Verfassen Ihres Textes unbedingt unsere Autoreninformationen</w:t>
      </w:r>
      <w:r w:rsidRPr="00793433">
        <w:rPr>
          <w:rFonts w:cs="Arial"/>
          <w:i/>
          <w:color w:val="A6A6A6"/>
          <w:sz w:val="18"/>
        </w:rPr>
        <w:t>.)</w:t>
      </w:r>
    </w:p>
    <w:p w:rsidR="00410247" w:rsidRDefault="00410247" w:rsidP="00B40843">
      <w:pPr>
        <w:pStyle w:val="4Text"/>
        <w:rPr>
          <w:rFonts w:cs="Arial"/>
        </w:rPr>
      </w:pPr>
    </w:p>
    <w:p w:rsidR="00A40255" w:rsidRPr="00B40843" w:rsidRDefault="00A40255" w:rsidP="00B40843">
      <w:pPr>
        <w:pStyle w:val="4Text"/>
        <w:rPr>
          <w:rFonts w:cs="Arial"/>
        </w:rPr>
      </w:pPr>
    </w:p>
    <w:p w:rsidR="0081000C" w:rsidRPr="0081000C" w:rsidRDefault="000C7F6C" w:rsidP="0081000C">
      <w:pPr>
        <w:pStyle w:val="1Titel"/>
        <w:rPr>
          <w:b w:val="0"/>
          <w:sz w:val="18"/>
          <w:szCs w:val="18"/>
        </w:rPr>
      </w:pPr>
      <w:r w:rsidRPr="005267B0">
        <w:t>Titel</w:t>
      </w:r>
      <w:r w:rsidR="0081000C" w:rsidRPr="005267B0">
        <w:t xml:space="preserve"> </w:t>
      </w:r>
      <w:r w:rsidR="0007586A" w:rsidRPr="00C75FA3">
        <w:rPr>
          <w:rFonts w:cs="Arial"/>
          <w:b w:val="0"/>
          <w:i/>
          <w:color w:val="1F497D"/>
          <w:sz w:val="18"/>
          <w:szCs w:val="18"/>
        </w:rPr>
        <w:t>(</w:t>
      </w:r>
      <w:r w:rsidR="00D85A60">
        <w:rPr>
          <w:rFonts w:cs="Arial"/>
          <w:b w:val="0"/>
          <w:i/>
          <w:color w:val="1F497D"/>
          <w:sz w:val="18"/>
          <w:szCs w:val="18"/>
        </w:rPr>
        <w:t>max. 50</w:t>
      </w:r>
      <w:r w:rsidR="0007586A" w:rsidRPr="00C75FA3">
        <w:rPr>
          <w:rFonts w:cs="Arial"/>
          <w:b w:val="0"/>
          <w:i/>
          <w:color w:val="1F497D"/>
          <w:sz w:val="18"/>
          <w:szCs w:val="18"/>
        </w:rPr>
        <w:t xml:space="preserve"> Zeichen inkl. Leerzeichen)</w:t>
      </w:r>
    </w:p>
    <w:p w:rsidR="00F707EC" w:rsidRDefault="008F4ADB" w:rsidP="00FA093F">
      <w:pPr>
        <w:pStyle w:val="2Abstract"/>
        <w:spacing w:after="0"/>
        <w:rPr>
          <w:rFonts w:cs="Arial"/>
          <w:i/>
        </w:rPr>
      </w:pPr>
      <w:r w:rsidRPr="007B6FBF">
        <w:rPr>
          <w:rFonts w:cs="Arial"/>
        </w:rPr>
        <w:t xml:space="preserve">Abstract </w:t>
      </w:r>
      <w:r w:rsidR="00A64AC5" w:rsidRPr="00782485">
        <w:rPr>
          <w:rFonts w:cs="Arial"/>
          <w:i/>
          <w:color w:val="A6A6A6"/>
        </w:rPr>
        <w:t>(</w:t>
      </w:r>
      <w:r w:rsidR="00D85A60" w:rsidRPr="00782485">
        <w:rPr>
          <w:rFonts w:cs="Arial"/>
          <w:i/>
          <w:color w:val="A6A6A6"/>
        </w:rPr>
        <w:t xml:space="preserve">ca. </w:t>
      </w:r>
      <w:r w:rsidR="00FA093F" w:rsidRPr="00782485">
        <w:rPr>
          <w:rFonts w:cs="Arial"/>
          <w:i/>
          <w:color w:val="A6A6A6"/>
        </w:rPr>
        <w:t>300 – 350 Zeichen</w:t>
      </w:r>
      <w:r w:rsidR="00F7643B" w:rsidRPr="00782485">
        <w:rPr>
          <w:rFonts w:cs="Arial"/>
          <w:i/>
          <w:color w:val="A6A6A6"/>
        </w:rPr>
        <w:t xml:space="preserve"> inkl. Leerzeichen</w:t>
      </w:r>
      <w:r w:rsidR="00A64AC5" w:rsidRPr="00782485">
        <w:rPr>
          <w:rFonts w:cs="Arial"/>
          <w:i/>
          <w:color w:val="A6A6A6"/>
        </w:rPr>
        <w:t>)</w:t>
      </w:r>
    </w:p>
    <w:p w:rsidR="003275EB" w:rsidRPr="005267B0" w:rsidRDefault="003275EB" w:rsidP="005267B0">
      <w:pPr>
        <w:pStyle w:val="4Text"/>
      </w:pPr>
    </w:p>
    <w:p w:rsidR="00FA093F" w:rsidRDefault="00E91D4D" w:rsidP="00FA093F">
      <w:pPr>
        <w:pStyle w:val="2Abstract"/>
        <w:spacing w:after="0"/>
        <w:rPr>
          <w:rFonts w:cs="Arial"/>
        </w:rPr>
      </w:pPr>
      <w:r w:rsidRPr="007B6FBF">
        <w:rPr>
          <w:rFonts w:cs="Arial"/>
        </w:rPr>
        <w:t>[bitte ausfüllen]</w:t>
      </w:r>
    </w:p>
    <w:p w:rsidR="008A1CFE" w:rsidRPr="008A1CFE" w:rsidRDefault="008A1CFE" w:rsidP="008A1CFE">
      <w:pPr>
        <w:pStyle w:val="4Text"/>
      </w:pPr>
    </w:p>
    <w:p w:rsidR="00B050F5" w:rsidRPr="00793433" w:rsidRDefault="00B050F5" w:rsidP="00B050F5">
      <w:pPr>
        <w:pStyle w:val="4Text"/>
        <w:rPr>
          <w:rFonts w:cs="Arial"/>
          <w:i/>
          <w:color w:val="A6A6A6"/>
          <w:sz w:val="18"/>
        </w:rPr>
      </w:pPr>
      <w:r w:rsidRPr="00793433">
        <w:rPr>
          <w:rFonts w:cs="Arial"/>
          <w:i/>
          <w:color w:val="A6A6A6"/>
          <w:sz w:val="18"/>
        </w:rPr>
        <w:t>(</w:t>
      </w:r>
      <w:r w:rsidR="00410247">
        <w:rPr>
          <w:rFonts w:cs="Arial"/>
          <w:i/>
          <w:color w:val="A6A6A6"/>
          <w:sz w:val="18"/>
        </w:rPr>
        <w:t xml:space="preserve">Mit dem </w:t>
      </w:r>
      <w:r w:rsidR="00382477">
        <w:rPr>
          <w:rFonts w:cs="Arial"/>
          <w:i/>
          <w:color w:val="A6A6A6"/>
          <w:sz w:val="18"/>
        </w:rPr>
        <w:t>Abstract</w:t>
      </w:r>
      <w:r w:rsidR="00410247">
        <w:rPr>
          <w:rFonts w:cs="Arial"/>
          <w:i/>
          <w:color w:val="A6A6A6"/>
          <w:sz w:val="18"/>
        </w:rPr>
        <w:t xml:space="preserve"> sollten Sie das erste Interesse Ihrer Leser wecken und sie neugierig machen</w:t>
      </w:r>
      <w:r w:rsidRPr="00793433">
        <w:rPr>
          <w:rFonts w:cs="Arial"/>
          <w:i/>
          <w:color w:val="A6A6A6"/>
          <w:sz w:val="18"/>
        </w:rPr>
        <w:t>.</w:t>
      </w:r>
      <w:r w:rsidR="00410247">
        <w:rPr>
          <w:rFonts w:cs="Arial"/>
          <w:i/>
          <w:color w:val="A6A6A6"/>
          <w:sz w:val="18"/>
        </w:rPr>
        <w:t xml:space="preserve"> Stellen Sie kurz dar, womit sich der Beitrag befasst und </w:t>
      </w:r>
      <w:r w:rsidR="000B217B">
        <w:rPr>
          <w:rFonts w:cs="Arial"/>
          <w:i/>
          <w:color w:val="A6A6A6"/>
          <w:sz w:val="18"/>
        </w:rPr>
        <w:t>lassen Sie erkennen, dass im Text noch mehr Interessantes oder auch konkrete Lösungen zu finden sind.</w:t>
      </w:r>
      <w:r w:rsidRPr="00793433">
        <w:rPr>
          <w:rFonts w:cs="Arial"/>
          <w:i/>
          <w:color w:val="A6A6A6"/>
          <w:sz w:val="18"/>
        </w:rPr>
        <w:t>)</w:t>
      </w:r>
    </w:p>
    <w:p w:rsidR="00B050F5" w:rsidRPr="00B050F5" w:rsidRDefault="00B050F5" w:rsidP="00B050F5">
      <w:pPr>
        <w:pStyle w:val="4Text"/>
      </w:pPr>
    </w:p>
    <w:p w:rsidR="00287AD4" w:rsidRDefault="00881E41" w:rsidP="00881E41">
      <w:pPr>
        <w:pStyle w:val="3Autor"/>
      </w:pPr>
      <w:r>
        <w:t>Autor/Autor</w:t>
      </w:r>
      <w:r w:rsidRPr="00F31D80">
        <w:t xml:space="preserve"> </w:t>
      </w:r>
    </w:p>
    <w:p w:rsidR="00881E41" w:rsidRDefault="00881E41" w:rsidP="00881E41">
      <w:pPr>
        <w:pStyle w:val="3Autor"/>
      </w:pPr>
      <w:r>
        <w:t>[bitte ausfüllen</w:t>
      </w:r>
      <w:r w:rsidR="000B217B">
        <w:t xml:space="preserve"> – nur Vorname und Nachname</w:t>
      </w:r>
      <w:r w:rsidR="00287AD4">
        <w:t>.</w:t>
      </w:r>
      <w:r w:rsidR="000B217B">
        <w:t xml:space="preserve"> Titel werden in den „Angaben zu Autor</w:t>
      </w:r>
      <w:r w:rsidR="00382477">
        <w:t>/</w:t>
      </w:r>
      <w:r w:rsidR="000B217B">
        <w:t>en“ angeführt</w:t>
      </w:r>
      <w:r w:rsidR="00287AD4">
        <w:t>.</w:t>
      </w:r>
      <w:r>
        <w:t>]</w:t>
      </w:r>
    </w:p>
    <w:p w:rsidR="003301D9" w:rsidRPr="003301D9" w:rsidRDefault="003301D9" w:rsidP="00FA093F">
      <w:pPr>
        <w:pStyle w:val="4Text"/>
        <w:rPr>
          <w:rFonts w:cs="Arial"/>
          <w:sz w:val="18"/>
        </w:rPr>
      </w:pPr>
    </w:p>
    <w:p w:rsidR="00ED7F31" w:rsidRPr="003301D9" w:rsidRDefault="00ED7F31" w:rsidP="00A64AC5">
      <w:pPr>
        <w:pStyle w:val="9Sonstiges"/>
        <w:pBdr>
          <w:bottom w:val="single" w:sz="6" w:space="1" w:color="auto"/>
        </w:pBdr>
        <w:spacing w:line="20" w:lineRule="exact"/>
        <w:rPr>
          <w:rFonts w:cs="Arial"/>
        </w:rPr>
      </w:pPr>
    </w:p>
    <w:p w:rsidR="000B217B" w:rsidRPr="005267B0" w:rsidRDefault="000B217B" w:rsidP="005267B0">
      <w:pPr>
        <w:pStyle w:val="4Text"/>
      </w:pPr>
    </w:p>
    <w:p w:rsidR="007F73C7" w:rsidRPr="00782485" w:rsidRDefault="00782485" w:rsidP="005267B0">
      <w:pPr>
        <w:pStyle w:val="4Text"/>
        <w:rPr>
          <w:rFonts w:cs="Arial"/>
          <w:i/>
          <w:color w:val="A6A6A6"/>
          <w:sz w:val="18"/>
        </w:rPr>
      </w:pPr>
      <w:r>
        <w:rPr>
          <w:rFonts w:cs="Arial"/>
          <w:i/>
          <w:color w:val="A6A6A6"/>
          <w:sz w:val="18"/>
        </w:rPr>
        <w:t>(</w:t>
      </w:r>
      <w:r w:rsidR="000B217B" w:rsidRPr="00782485">
        <w:rPr>
          <w:rFonts w:cs="Arial"/>
          <w:i/>
          <w:color w:val="A6A6A6"/>
          <w:sz w:val="18"/>
        </w:rPr>
        <w:t xml:space="preserve">Bitte </w:t>
      </w:r>
      <w:r w:rsidR="00D85A60" w:rsidRPr="00782485">
        <w:rPr>
          <w:rFonts w:cs="Arial"/>
          <w:i/>
          <w:color w:val="A6A6A6"/>
          <w:sz w:val="18"/>
        </w:rPr>
        <w:t>beginnen Sie Ihren Text nicht mit einer Zwischenüberschrift!</w:t>
      </w:r>
      <w:r>
        <w:rPr>
          <w:rFonts w:cs="Arial"/>
          <w:i/>
          <w:color w:val="A6A6A6"/>
          <w:sz w:val="18"/>
        </w:rPr>
        <w:t>)</w:t>
      </w:r>
    </w:p>
    <w:p w:rsidR="000B217B" w:rsidRPr="005267B0" w:rsidRDefault="000B217B" w:rsidP="005267B0">
      <w:pPr>
        <w:pStyle w:val="4Text"/>
      </w:pPr>
    </w:p>
    <w:p w:rsidR="007B6FBF" w:rsidRPr="00382477" w:rsidRDefault="00382477" w:rsidP="008A1CFE">
      <w:pPr>
        <w:pStyle w:val="4Text"/>
        <w:rPr>
          <w:rFonts w:cs="Arial"/>
          <w:i/>
          <w:color w:val="A6A6A6"/>
          <w:sz w:val="18"/>
        </w:rPr>
      </w:pPr>
      <w:r w:rsidRPr="00382477">
        <w:rPr>
          <w:rFonts w:cs="Arial"/>
          <w:i/>
          <w:color w:val="A6A6A6"/>
          <w:sz w:val="18"/>
        </w:rPr>
        <w:t>(</w:t>
      </w:r>
      <w:r w:rsidR="000B217B" w:rsidRPr="00382477">
        <w:rPr>
          <w:rFonts w:cs="Arial"/>
          <w:i/>
          <w:color w:val="A6A6A6"/>
          <w:sz w:val="18"/>
        </w:rPr>
        <w:t>Bitte schreiben</w:t>
      </w:r>
      <w:r w:rsidRPr="00382477">
        <w:rPr>
          <w:rFonts w:cs="Arial"/>
          <w:i/>
          <w:color w:val="A6A6A6"/>
          <w:sz w:val="18"/>
        </w:rPr>
        <w:t xml:space="preserve"> Sie in leicht lesbarer Sprache und</w:t>
      </w:r>
      <w:r w:rsidR="000B217B" w:rsidRPr="00382477">
        <w:rPr>
          <w:rFonts w:cs="Arial"/>
          <w:i/>
          <w:color w:val="A6A6A6"/>
          <w:sz w:val="18"/>
        </w:rPr>
        <w:t xml:space="preserve"> vermeiden Sie zu lange Sätze</w:t>
      </w:r>
      <w:r w:rsidRPr="00382477">
        <w:rPr>
          <w:rFonts w:cs="Arial"/>
          <w:i/>
          <w:color w:val="A6A6A6"/>
          <w:sz w:val="18"/>
        </w:rPr>
        <w:t xml:space="preserve"> sowie</w:t>
      </w:r>
      <w:r w:rsidR="000B217B" w:rsidRPr="00382477">
        <w:rPr>
          <w:rFonts w:cs="Arial"/>
          <w:i/>
          <w:color w:val="A6A6A6"/>
          <w:sz w:val="18"/>
        </w:rPr>
        <w:t xml:space="preserve"> zu häufige Passiv</w:t>
      </w:r>
      <w:r w:rsidR="008A1CFE" w:rsidRPr="00382477">
        <w:rPr>
          <w:rFonts w:cs="Arial"/>
          <w:i/>
          <w:color w:val="A6A6A6"/>
          <w:sz w:val="18"/>
        </w:rPr>
        <w:t>-</w:t>
      </w:r>
      <w:r w:rsidR="000B217B" w:rsidRPr="00382477">
        <w:rPr>
          <w:rFonts w:cs="Arial"/>
          <w:i/>
          <w:color w:val="A6A6A6"/>
          <w:sz w:val="18"/>
        </w:rPr>
        <w:t xml:space="preserve"> und substantivische Formulierungen. Bitte integrieren Sie Beispiele aus der Praxis oder erläutern Sie, was Ihre Aussagen für die wirtschaftliche Praxis bedeuten.</w:t>
      </w:r>
      <w:r w:rsidR="008A1CFE" w:rsidRPr="00382477">
        <w:rPr>
          <w:rFonts w:cs="Arial"/>
          <w:i/>
          <w:color w:val="A6A6A6"/>
          <w:sz w:val="18"/>
        </w:rPr>
        <w:t xml:space="preserve"> Im Aufbau muss der Text nicht der Logik wissenschaftlicher Publikationen folgen. Mit einem Beispiel aus der Praxis </w:t>
      </w:r>
      <w:r w:rsidR="00287AD4">
        <w:rPr>
          <w:rFonts w:cs="Arial"/>
          <w:i/>
          <w:color w:val="A6A6A6"/>
          <w:sz w:val="18"/>
        </w:rPr>
        <w:t xml:space="preserve">oder einer etwas provokanten Frage </w:t>
      </w:r>
      <w:r w:rsidR="008A1CFE" w:rsidRPr="00382477">
        <w:rPr>
          <w:rFonts w:cs="Arial"/>
          <w:i/>
          <w:color w:val="A6A6A6"/>
          <w:sz w:val="18"/>
        </w:rPr>
        <w:t>lässt sich zu Beginn oftmals das Leserinteresse besonders gut wecken.</w:t>
      </w:r>
      <w:r w:rsidRPr="00382477">
        <w:rPr>
          <w:rFonts w:cs="Arial"/>
          <w:i/>
          <w:color w:val="A6A6A6"/>
          <w:sz w:val="18"/>
        </w:rPr>
        <w:t>)</w:t>
      </w:r>
    </w:p>
    <w:p w:rsidR="000B217B" w:rsidRPr="005267B0" w:rsidRDefault="000B217B" w:rsidP="005267B0">
      <w:pPr>
        <w:pStyle w:val="4Text"/>
      </w:pPr>
    </w:p>
    <w:p w:rsidR="007B6FBF" w:rsidRPr="007B6FBF" w:rsidRDefault="007B6FBF" w:rsidP="008A1CFE">
      <w:pPr>
        <w:pStyle w:val="4Text"/>
        <w:rPr>
          <w:rFonts w:cs="Arial"/>
          <w:i/>
        </w:rPr>
      </w:pPr>
      <w:r w:rsidRPr="00793433">
        <w:rPr>
          <w:rFonts w:cs="Arial"/>
          <w:i/>
          <w:color w:val="A6A6A6"/>
          <w:sz w:val="18"/>
        </w:rPr>
        <w:t>(</w:t>
      </w:r>
      <w:r w:rsidR="00382477">
        <w:rPr>
          <w:rFonts w:cs="Arial"/>
          <w:i/>
          <w:color w:val="A6A6A6"/>
          <w:sz w:val="18"/>
        </w:rPr>
        <w:t xml:space="preserve">Ihr Haupttext sollte </w:t>
      </w:r>
      <w:r w:rsidR="008E6C0F">
        <w:rPr>
          <w:rFonts w:cs="Arial"/>
          <w:i/>
          <w:color w:val="A6A6A6"/>
          <w:sz w:val="18"/>
        </w:rPr>
        <w:t xml:space="preserve">bei einem Kurzbeitrag etwa 6.000 Zeichen inkl. Leerzeichen, bei einem Langbeitrag zwischen 8.000 und </w:t>
      </w:r>
      <w:r w:rsidR="00382477">
        <w:rPr>
          <w:rFonts w:cs="Arial"/>
          <w:i/>
          <w:color w:val="A6A6A6"/>
          <w:sz w:val="18"/>
        </w:rPr>
        <w:t>etwa</w:t>
      </w:r>
      <w:r w:rsidRPr="00793433">
        <w:rPr>
          <w:rFonts w:cs="Arial"/>
          <w:i/>
          <w:color w:val="A6A6A6"/>
          <w:sz w:val="18"/>
        </w:rPr>
        <w:t xml:space="preserve"> 15.000 Zeichen inkl. Leerzeichen</w:t>
      </w:r>
      <w:r w:rsidR="00382477">
        <w:rPr>
          <w:rFonts w:cs="Arial"/>
          <w:i/>
          <w:color w:val="A6A6A6"/>
          <w:sz w:val="18"/>
        </w:rPr>
        <w:t xml:space="preserve"> umfassen.</w:t>
      </w:r>
      <w:r w:rsidRPr="00793433">
        <w:rPr>
          <w:rFonts w:cs="Arial"/>
          <w:i/>
          <w:color w:val="A6A6A6"/>
          <w:sz w:val="18"/>
        </w:rPr>
        <w:t>)</w:t>
      </w:r>
    </w:p>
    <w:p w:rsidR="007B6FBF" w:rsidRPr="005267B0" w:rsidRDefault="007B6FBF" w:rsidP="005267B0">
      <w:pPr>
        <w:pStyle w:val="4Text"/>
      </w:pPr>
    </w:p>
    <w:p w:rsidR="007B6FBF" w:rsidRPr="007B6FBF" w:rsidRDefault="007B6FBF" w:rsidP="008A1CFE">
      <w:pPr>
        <w:pStyle w:val="4Text"/>
        <w:rPr>
          <w:rFonts w:cs="Arial"/>
        </w:rPr>
      </w:pPr>
    </w:p>
    <w:p w:rsidR="005233EB" w:rsidRPr="005267B0" w:rsidRDefault="005233EB" w:rsidP="005267B0">
      <w:pPr>
        <w:pStyle w:val="4Text"/>
      </w:pPr>
      <w:r w:rsidRPr="005267B0">
        <w:t xml:space="preserve">Text </w:t>
      </w:r>
    </w:p>
    <w:p w:rsidR="008E5469" w:rsidRPr="005267B0" w:rsidRDefault="008E5469" w:rsidP="005267B0">
      <w:pPr>
        <w:pStyle w:val="4Text"/>
      </w:pPr>
    </w:p>
    <w:p w:rsidR="005233EB" w:rsidRPr="005267B0" w:rsidRDefault="005233EB" w:rsidP="005267B0">
      <w:pPr>
        <w:pStyle w:val="6Aufzhlung"/>
      </w:pPr>
      <w:r w:rsidRPr="005267B0">
        <w:t>Text</w:t>
      </w:r>
    </w:p>
    <w:p w:rsidR="008E5469" w:rsidRPr="007B6FBF" w:rsidRDefault="008E5469" w:rsidP="003275EB">
      <w:pPr>
        <w:pStyle w:val="6Aufzhlung"/>
        <w:numPr>
          <w:ilvl w:val="0"/>
          <w:numId w:val="0"/>
        </w:numPr>
        <w:rPr>
          <w:rFonts w:cs="Arial"/>
        </w:rPr>
      </w:pPr>
    </w:p>
    <w:p w:rsidR="005233EB" w:rsidRPr="005267B0" w:rsidRDefault="005233EB" w:rsidP="005267B0">
      <w:pPr>
        <w:pStyle w:val="7Nummerierung"/>
      </w:pPr>
      <w:r w:rsidRPr="005267B0">
        <w:t>Text</w:t>
      </w:r>
    </w:p>
    <w:p w:rsidR="003275EB" w:rsidRDefault="003275EB" w:rsidP="005267B0">
      <w:pPr>
        <w:pStyle w:val="4Text"/>
      </w:pPr>
    </w:p>
    <w:p w:rsidR="005233EB" w:rsidRDefault="005233EB" w:rsidP="00D6534C">
      <w:pPr>
        <w:pStyle w:val="5aHead1"/>
      </w:pPr>
      <w:r w:rsidRPr="005267B0">
        <w:t>Head 1</w:t>
      </w:r>
      <w:r w:rsidR="005D0E64">
        <w:t xml:space="preserve"> </w:t>
      </w:r>
      <w:r w:rsidR="005D0E64" w:rsidRPr="00D6534C">
        <w:rPr>
          <w:rFonts w:cs="Arial"/>
          <w:b w:val="0"/>
          <w:i/>
          <w:color w:val="A6A6A6"/>
          <w:sz w:val="18"/>
        </w:rPr>
        <w:t>(max. 40 Zeichen inkl. Leerzeichen)</w:t>
      </w:r>
    </w:p>
    <w:p w:rsidR="00D6534C" w:rsidRPr="00D6534C" w:rsidRDefault="00D6534C" w:rsidP="00D6534C">
      <w:pPr>
        <w:pStyle w:val="5bHead2"/>
        <w:rPr>
          <w:rFonts w:cs="Arial"/>
          <w:b w:val="0"/>
          <w:i/>
          <w:color w:val="A6A6A6"/>
          <w:sz w:val="18"/>
        </w:rPr>
      </w:pPr>
      <w:r>
        <w:t xml:space="preserve">Head 2 </w:t>
      </w:r>
      <w:r w:rsidRPr="00D6534C">
        <w:rPr>
          <w:rFonts w:cs="Arial"/>
          <w:b w:val="0"/>
          <w:i/>
          <w:color w:val="A6A6A6"/>
          <w:sz w:val="18"/>
        </w:rPr>
        <w:t>(max</w:t>
      </w:r>
      <w:r w:rsidRPr="00D85A60">
        <w:rPr>
          <w:rFonts w:cs="Arial"/>
          <w:b w:val="0"/>
          <w:i/>
          <w:color w:val="A6A6A6"/>
          <w:sz w:val="18"/>
        </w:rPr>
        <w:t xml:space="preserve">. </w:t>
      </w:r>
      <w:r w:rsidR="00D85A60">
        <w:rPr>
          <w:rFonts w:cs="Arial"/>
          <w:b w:val="0"/>
          <w:i/>
          <w:color w:val="A6A6A6"/>
          <w:sz w:val="18"/>
        </w:rPr>
        <w:t>50</w:t>
      </w:r>
      <w:r w:rsidRPr="00D6534C">
        <w:rPr>
          <w:rFonts w:cs="Arial"/>
          <w:b w:val="0"/>
          <w:i/>
          <w:color w:val="A6A6A6"/>
          <w:sz w:val="18"/>
        </w:rPr>
        <w:t xml:space="preserve"> Zeichen inkl. Leerzeichen</w:t>
      </w:r>
      <w:r w:rsidR="00D85A60">
        <w:rPr>
          <w:rFonts w:cs="Arial"/>
          <w:b w:val="0"/>
          <w:i/>
          <w:color w:val="A6A6A6"/>
          <w:sz w:val="18"/>
        </w:rPr>
        <w:t xml:space="preserve">; Bitte verwenden Sie </w:t>
      </w:r>
      <w:r w:rsidR="00E879F1">
        <w:rPr>
          <w:rFonts w:cs="Arial"/>
          <w:b w:val="0"/>
          <w:i/>
          <w:color w:val="A6A6A6"/>
          <w:sz w:val="18"/>
        </w:rPr>
        <w:t>nur, wenn es wirklich notwendig ist, eine zweite</w:t>
      </w:r>
      <w:r w:rsidR="00D85A60">
        <w:rPr>
          <w:rFonts w:cs="Arial"/>
          <w:b w:val="0"/>
          <w:i/>
          <w:color w:val="A6A6A6"/>
          <w:sz w:val="18"/>
        </w:rPr>
        <w:t xml:space="preserve"> Zwischenüberschriftenebene.</w:t>
      </w:r>
      <w:r w:rsidRPr="00D6534C">
        <w:rPr>
          <w:rFonts w:cs="Arial"/>
          <w:b w:val="0"/>
          <w:i/>
          <w:color w:val="A6A6A6"/>
          <w:sz w:val="18"/>
        </w:rPr>
        <w:t>)</w:t>
      </w:r>
    </w:p>
    <w:p w:rsidR="00F47543" w:rsidRPr="005267B0" w:rsidRDefault="00F47543" w:rsidP="005267B0">
      <w:pPr>
        <w:pStyle w:val="4Text"/>
      </w:pPr>
    </w:p>
    <w:p w:rsidR="005233EB" w:rsidRPr="005267B0" w:rsidRDefault="005233EB" w:rsidP="005267B0">
      <w:pPr>
        <w:pStyle w:val="4Text"/>
        <w:rPr>
          <w:rFonts w:cs="Arial"/>
        </w:rPr>
      </w:pPr>
    </w:p>
    <w:p w:rsidR="005233EB" w:rsidRPr="005267B0" w:rsidRDefault="005233EB" w:rsidP="005267B0">
      <w:pPr>
        <w:pStyle w:val="4Text"/>
        <w:rPr>
          <w:rFonts w:cs="Arial"/>
          <w:szCs w:val="19"/>
        </w:rPr>
      </w:pPr>
      <w:r w:rsidRPr="00782485">
        <w:rPr>
          <w:rFonts w:cs="Arial"/>
          <w:u w:val="single"/>
        </w:rPr>
        <w:lastRenderedPageBreak/>
        <w:t>Abbildungen</w:t>
      </w:r>
      <w:r w:rsidR="00386994" w:rsidRPr="00782485">
        <w:rPr>
          <w:rFonts w:cs="Arial"/>
          <w:u w:val="single"/>
        </w:rPr>
        <w:t xml:space="preserve"> und Tabellen</w:t>
      </w:r>
      <w:r w:rsidRPr="005267B0">
        <w:rPr>
          <w:rFonts w:cs="Arial"/>
          <w:szCs w:val="19"/>
        </w:rPr>
        <w:t>:</w:t>
      </w:r>
    </w:p>
    <w:p w:rsidR="00E518B4" w:rsidRDefault="00E518B4" w:rsidP="00E518B4">
      <w:pPr>
        <w:pStyle w:val="5-Text"/>
        <w:rPr>
          <w:szCs w:val="19"/>
        </w:rPr>
      </w:pPr>
    </w:p>
    <w:p w:rsidR="005233EB" w:rsidRPr="00E518B4" w:rsidRDefault="00E518B4" w:rsidP="00E518B4">
      <w:pPr>
        <w:pStyle w:val="5-Text"/>
        <w:rPr>
          <w:b/>
        </w:rPr>
      </w:pPr>
      <w:r>
        <w:rPr>
          <w:szCs w:val="19"/>
        </w:rPr>
        <w:t xml:space="preserve">Hervorhebung </w:t>
      </w:r>
      <w:r w:rsidR="005233EB" w:rsidRPr="005267B0">
        <w:rPr>
          <w:szCs w:val="19"/>
        </w:rPr>
        <w:t>im Fließtext:</w:t>
      </w:r>
      <w:r w:rsidR="005233EB" w:rsidRPr="007B6FBF">
        <w:rPr>
          <w:szCs w:val="19"/>
        </w:rPr>
        <w:t xml:space="preserve"> </w:t>
      </w:r>
      <w:r w:rsidR="005233EB" w:rsidRPr="00E518B4">
        <w:rPr>
          <w:b/>
        </w:rPr>
        <w:t>Abbildung</w:t>
      </w:r>
      <w:r w:rsidR="00386994" w:rsidRPr="00E518B4">
        <w:rPr>
          <w:b/>
        </w:rPr>
        <w:t xml:space="preserve"> 1</w:t>
      </w:r>
      <w:r w:rsidR="00A46D10" w:rsidRPr="00E518B4">
        <w:rPr>
          <w:b/>
        </w:rPr>
        <w:t xml:space="preserve"> </w:t>
      </w:r>
      <w:r w:rsidR="00386994" w:rsidRPr="00E518B4">
        <w:rPr>
          <w:b/>
        </w:rPr>
        <w:t>/ Tabelle 1</w:t>
      </w:r>
    </w:p>
    <w:p w:rsidR="00386994" w:rsidRPr="005D0E64" w:rsidRDefault="00386994" w:rsidP="00386994">
      <w:pPr>
        <w:pStyle w:val="4Text"/>
        <w:rPr>
          <w:rFonts w:cs="Arial"/>
          <w:i/>
          <w:color w:val="A6A6A6"/>
          <w:sz w:val="18"/>
        </w:rPr>
      </w:pPr>
      <w:r w:rsidRPr="005D0E64">
        <w:rPr>
          <w:rFonts w:cs="Arial"/>
          <w:i/>
          <w:color w:val="A6A6A6"/>
          <w:sz w:val="18"/>
        </w:rPr>
        <w:t>(</w:t>
      </w:r>
      <w:r>
        <w:rPr>
          <w:rFonts w:cs="Arial"/>
          <w:i/>
          <w:color w:val="A6A6A6"/>
          <w:sz w:val="18"/>
        </w:rPr>
        <w:t>Bitte verweisen Sie an geeigneter Stelle im Fließtext auf die jeweilige Abbildung.</w:t>
      </w:r>
      <w:r w:rsidRPr="005D0E64">
        <w:rPr>
          <w:rFonts w:cs="Arial"/>
          <w:i/>
          <w:color w:val="A6A6A6"/>
          <w:sz w:val="18"/>
        </w:rPr>
        <w:t>)</w:t>
      </w:r>
    </w:p>
    <w:p w:rsidR="00386994" w:rsidRDefault="005233EB" w:rsidP="005267B0">
      <w:pPr>
        <w:pStyle w:val="8Abbildung"/>
      </w:pPr>
      <w:r w:rsidRPr="005267B0">
        <w:t>Abb</w:t>
      </w:r>
      <w:r w:rsidR="000B217B" w:rsidRPr="005267B0">
        <w:t>.</w:t>
      </w:r>
      <w:r w:rsidRPr="005267B0">
        <w:t xml:space="preserve"> 1 Überschrift der Abbildung</w:t>
      </w:r>
      <w:r w:rsidR="00386994">
        <w:t xml:space="preserve"> </w:t>
      </w:r>
    </w:p>
    <w:p w:rsidR="005233EB" w:rsidRPr="005267B0" w:rsidRDefault="00386994" w:rsidP="005267B0">
      <w:pPr>
        <w:pStyle w:val="8Abbildung"/>
      </w:pPr>
      <w:r>
        <w:t>Tab. 1 Überschrift der Tabelle</w:t>
      </w:r>
    </w:p>
    <w:p w:rsidR="00287AD4" w:rsidRPr="005D0E64" w:rsidRDefault="00287AD4" w:rsidP="00287AD4">
      <w:pPr>
        <w:pStyle w:val="4Text"/>
        <w:rPr>
          <w:rFonts w:cs="Arial"/>
          <w:i/>
          <w:color w:val="A6A6A6"/>
          <w:sz w:val="18"/>
        </w:rPr>
      </w:pPr>
      <w:r w:rsidRPr="005D0E64">
        <w:rPr>
          <w:rFonts w:cs="Arial"/>
          <w:i/>
          <w:color w:val="A6A6A6"/>
          <w:sz w:val="18"/>
        </w:rPr>
        <w:t xml:space="preserve">(Bitte geben Sie </w:t>
      </w:r>
      <w:r>
        <w:rPr>
          <w:rFonts w:cs="Arial"/>
          <w:i/>
          <w:color w:val="A6A6A6"/>
          <w:sz w:val="18"/>
        </w:rPr>
        <w:t xml:space="preserve">immer </w:t>
      </w:r>
      <w:r w:rsidRPr="005D0E64">
        <w:rPr>
          <w:rFonts w:cs="Arial"/>
          <w:i/>
          <w:color w:val="A6A6A6"/>
          <w:sz w:val="18"/>
        </w:rPr>
        <w:t>die Quelle der Abbildung</w:t>
      </w:r>
      <w:r w:rsidR="00386994">
        <w:rPr>
          <w:rFonts w:cs="Arial"/>
          <w:i/>
          <w:color w:val="A6A6A6"/>
          <w:sz w:val="18"/>
        </w:rPr>
        <w:t xml:space="preserve"> oder Tabelle</w:t>
      </w:r>
      <w:r w:rsidRPr="005D0E64">
        <w:rPr>
          <w:rFonts w:cs="Arial"/>
          <w:i/>
          <w:color w:val="A6A6A6"/>
          <w:sz w:val="18"/>
        </w:rPr>
        <w:t xml:space="preserve"> an</w:t>
      </w:r>
      <w:r>
        <w:rPr>
          <w:rFonts w:cs="Arial"/>
          <w:i/>
          <w:color w:val="A6A6A6"/>
          <w:sz w:val="18"/>
        </w:rPr>
        <w:t xml:space="preserve">. Gegebenenfalls: „Quelle: eigene Darstellung“ </w:t>
      </w:r>
      <w:r w:rsidRPr="005D0E64">
        <w:rPr>
          <w:rFonts w:cs="Arial"/>
          <w:i/>
          <w:color w:val="A6A6A6"/>
          <w:sz w:val="18"/>
        </w:rPr>
        <w:t>)</w:t>
      </w:r>
    </w:p>
    <w:p w:rsidR="005233EB" w:rsidRPr="005267B0" w:rsidRDefault="005233EB" w:rsidP="005267B0">
      <w:pPr>
        <w:pStyle w:val="4Text"/>
      </w:pPr>
    </w:p>
    <w:p w:rsidR="005233EB" w:rsidRPr="00382477" w:rsidRDefault="005233EB" w:rsidP="008A1CFE">
      <w:pPr>
        <w:pStyle w:val="4Text"/>
        <w:rPr>
          <w:rFonts w:cs="Arial"/>
          <w:u w:val="single"/>
        </w:rPr>
      </w:pPr>
      <w:r w:rsidRPr="00382477">
        <w:rPr>
          <w:rFonts w:cs="Arial"/>
          <w:u w:val="single"/>
        </w:rPr>
        <w:t>Zitieren im Text:</w:t>
      </w:r>
    </w:p>
    <w:p w:rsidR="00B40843" w:rsidRDefault="00B40843" w:rsidP="005267B0">
      <w:pPr>
        <w:pStyle w:val="4Text"/>
      </w:pPr>
    </w:p>
    <w:p w:rsidR="007523C2" w:rsidRDefault="007523C2" w:rsidP="007523C2">
      <w:pPr>
        <w:pStyle w:val="4Text"/>
        <w:rPr>
          <w:sz w:val="20"/>
        </w:rPr>
      </w:pPr>
      <w:r>
        <w:rPr>
          <w:sz w:val="20"/>
        </w:rPr>
        <w:t>bei direktem Zitat: (</w:t>
      </w:r>
      <w:hyperlink r:id="rId8" w:anchor="_ENREF_8" w:tooltip="Steinle, 2007 #2377" w:history="1">
        <w:r w:rsidRPr="007523C2">
          <w:fldChar w:fldCharType="begin"/>
        </w:r>
        <w:r w:rsidRPr="007523C2">
          <w:instrText xml:space="preserve"> ADDIN EN.CITE &lt;EndNote&gt;&lt;Cite&gt;&lt;Author&gt;Steinle&lt;/Author&gt;&lt;Year&gt;2007&lt;/Year&gt;&lt;RecNum&gt;2377&lt;/RecNum&gt;&lt;DisplayText&gt;Steinle/Daum 2007&lt;/DisplayText&gt;&lt;record&gt;&lt;rec-number&gt;2377&lt;/rec-number&gt;&lt;foreign-keys&gt;&lt;key app="EN" db-id="5evwxsaeaffw05e09z6pwtdtzfsta9afftxv"&gt;2377&lt;/key&gt;&lt;/foreign-keys&gt;&lt;ref-type name="Edited Book"&gt;28&lt;/ref-type&gt;&lt;contributors&gt;&lt;authors&gt;&lt;author&gt;Steinle, Claus&lt;/author&gt;&lt;author&gt;Daum, Andreas&lt;/author&gt;&lt;/authors&gt;&lt;secondary-authors&gt;&lt;author&gt;Steinle, Claus&lt;/author&gt;&lt;author&gt;Daum, Andreas&lt;/author&gt;&lt;/secondary-authors&gt;&lt;/contributors&gt;&lt;titles&gt;&lt;title&gt;Controllerrollen - Fachliche und persönliche Anforderungsprofile, Selbstverständnis und Fremdwahrnehmung&lt;/title&gt;&lt;secondary-title&gt;Controlling: Kompendium für Ausbildung und Praxis&lt;/secondary-title&gt;&lt;/titles&gt;&lt;pages&gt;48-62&lt;/pages&gt;&lt;edition&gt;4. Auflage&lt;/edition&gt;&lt;dates&gt;&lt;year&gt;2007&lt;/year&gt;&lt;/dates&gt;&lt;pub-location&gt;Stuttgart&lt;/pub-location&gt;&lt;publisher&gt;Schäffer-Poeschel&lt;/publisher&gt;&lt;urls&gt;&lt;/urls&gt;&lt;language&gt;2007&lt;/language&gt;&lt;/record&gt;&lt;/Cite&gt;&lt;/EndNote&gt;</w:instrText>
        </w:r>
        <w:r w:rsidRPr="007523C2">
          <w:fldChar w:fldCharType="separate"/>
        </w:r>
        <w:r w:rsidRPr="007523C2">
          <w:t>Weber/Grunwald-Delitz/Margolin 2014</w:t>
        </w:r>
        <w:r w:rsidRPr="007523C2">
          <w:fldChar w:fldCharType="end"/>
        </w:r>
      </w:hyperlink>
      <w:r>
        <w:rPr>
          <w:sz w:val="20"/>
        </w:rPr>
        <w:t xml:space="preserve">, S. 32) </w:t>
      </w:r>
    </w:p>
    <w:p w:rsidR="007523C2" w:rsidRDefault="007523C2" w:rsidP="007523C2">
      <w:pPr>
        <w:pStyle w:val="4Text"/>
        <w:rPr>
          <w:sz w:val="20"/>
        </w:rPr>
      </w:pPr>
      <w:r>
        <w:rPr>
          <w:sz w:val="20"/>
        </w:rPr>
        <w:t>bei Verweis: (</w:t>
      </w:r>
      <w:r w:rsidR="00C76F01">
        <w:rPr>
          <w:sz w:val="20"/>
        </w:rPr>
        <w:t>vergleiche</w:t>
      </w:r>
      <w:r>
        <w:rPr>
          <w:sz w:val="20"/>
        </w:rPr>
        <w:t xml:space="preserve"> Coenenberg/Fischer/Günther 2009, S. 255 ff.</w:t>
      </w:r>
      <w:r>
        <w:rPr>
          <w:i/>
          <w:sz w:val="20"/>
        </w:rPr>
        <w:t>)</w:t>
      </w:r>
    </w:p>
    <w:p w:rsidR="00B40843" w:rsidRDefault="00B40843" w:rsidP="005267B0">
      <w:pPr>
        <w:pStyle w:val="4Text"/>
        <w:rPr>
          <w:szCs w:val="19"/>
        </w:rPr>
      </w:pPr>
    </w:p>
    <w:p w:rsidR="00F27315" w:rsidRPr="00793433" w:rsidRDefault="00F27315" w:rsidP="008A1CFE">
      <w:pPr>
        <w:pStyle w:val="9Sonstiges"/>
        <w:pBdr>
          <w:bottom w:val="single" w:sz="6" w:space="1" w:color="auto"/>
        </w:pBdr>
        <w:jc w:val="left"/>
        <w:rPr>
          <w:rFonts w:cs="Arial"/>
          <w:i/>
          <w:color w:val="A6A6A6"/>
        </w:rPr>
      </w:pPr>
      <w:r w:rsidRPr="00793433">
        <w:rPr>
          <w:rFonts w:cs="Arial"/>
          <w:i/>
          <w:color w:val="A6A6A6"/>
        </w:rPr>
        <w:t>(</w:t>
      </w:r>
      <w:r w:rsidR="00287AD4">
        <w:rPr>
          <w:rFonts w:cs="Arial"/>
          <w:i/>
          <w:color w:val="A6A6A6"/>
        </w:rPr>
        <w:t xml:space="preserve">Im Sinne der guten Lesbarkeit bitten wir Sie, die Quellenangaben im Text auf das Notwendigste zu beschränken. Raum für weitere Literaturempfehlungen bietet sich im Textfeld „Ergänzende Studientipps“. </w:t>
      </w:r>
      <w:r>
        <w:rPr>
          <w:rFonts w:cs="Arial"/>
          <w:i/>
          <w:color w:val="A6A6A6"/>
        </w:rPr>
        <w:t>Bitte</w:t>
      </w:r>
      <w:r w:rsidR="00287AD4">
        <w:rPr>
          <w:rFonts w:cs="Arial"/>
          <w:i/>
          <w:color w:val="A6A6A6"/>
        </w:rPr>
        <w:t xml:space="preserve"> </w:t>
      </w:r>
      <w:r>
        <w:rPr>
          <w:rFonts w:cs="Arial"/>
          <w:i/>
          <w:color w:val="A6A6A6"/>
        </w:rPr>
        <w:t>beachten Sie die entsprechenden Vorgaben in unseren Autoreninformationen!</w:t>
      </w:r>
      <w:r w:rsidR="005037F9">
        <w:rPr>
          <w:rFonts w:cs="Arial"/>
          <w:i/>
          <w:color w:val="A6A6A6"/>
        </w:rPr>
        <w:t xml:space="preserve"> Ab vier Autoren: „et. al.“</w:t>
      </w:r>
      <w:r w:rsidRPr="00793433">
        <w:rPr>
          <w:rFonts w:cs="Arial"/>
          <w:i/>
          <w:color w:val="A6A6A6"/>
        </w:rPr>
        <w:t>)</w:t>
      </w:r>
    </w:p>
    <w:p w:rsidR="003275EB" w:rsidRPr="008E5469" w:rsidRDefault="003275EB" w:rsidP="008A1CFE">
      <w:pPr>
        <w:pStyle w:val="9Sonstiges"/>
        <w:pBdr>
          <w:bottom w:val="single" w:sz="6" w:space="1" w:color="auto"/>
        </w:pBdr>
        <w:rPr>
          <w:rFonts w:cs="Arial"/>
        </w:rPr>
      </w:pPr>
    </w:p>
    <w:p w:rsidR="008A1CFE" w:rsidRPr="007B6FBF" w:rsidRDefault="008A1CFE" w:rsidP="005267B0">
      <w:pPr>
        <w:pStyle w:val="4Text"/>
      </w:pPr>
    </w:p>
    <w:p w:rsidR="00F27315" w:rsidRDefault="00F27315" w:rsidP="005267B0">
      <w:pPr>
        <w:pStyle w:val="9Sonstiges"/>
        <w:rPr>
          <w:rFonts w:cs="Arial"/>
          <w:b/>
        </w:rPr>
      </w:pPr>
      <w:r w:rsidRPr="007F73C7">
        <w:rPr>
          <w:rFonts w:cs="Arial"/>
          <w:b/>
        </w:rPr>
        <w:t>Methodik (optional</w:t>
      </w:r>
      <w:r w:rsidR="00427403">
        <w:rPr>
          <w:rFonts w:cs="Arial"/>
          <w:b/>
        </w:rPr>
        <w:t xml:space="preserve"> – eigener Kasten</w:t>
      </w:r>
      <w:r w:rsidRPr="007F73C7">
        <w:rPr>
          <w:rFonts w:cs="Arial"/>
          <w:b/>
        </w:rPr>
        <w:t>)</w:t>
      </w:r>
    </w:p>
    <w:p w:rsidR="008A1CFE" w:rsidRPr="007F73C7" w:rsidRDefault="008A1CFE" w:rsidP="005267B0">
      <w:pPr>
        <w:pStyle w:val="4Text"/>
      </w:pPr>
    </w:p>
    <w:p w:rsidR="00427403" w:rsidRPr="003B2721" w:rsidRDefault="00F27315" w:rsidP="003B2721">
      <w:pPr>
        <w:pStyle w:val="4Text"/>
        <w:rPr>
          <w:rStyle w:val="4Fett"/>
          <w:b w:val="0"/>
        </w:rPr>
      </w:pPr>
      <w:r w:rsidRPr="003B2721">
        <w:rPr>
          <w:rStyle w:val="4Fett"/>
          <w:b w:val="0"/>
        </w:rPr>
        <w:t>[</w:t>
      </w:r>
      <w:r w:rsidR="00382477" w:rsidRPr="003B2721">
        <w:rPr>
          <w:rStyle w:val="4Fett"/>
          <w:b w:val="0"/>
        </w:rPr>
        <w:t>Bitte hier ausfüllen</w:t>
      </w:r>
      <w:r w:rsidR="00427403" w:rsidRPr="003B2721">
        <w:rPr>
          <w:rStyle w:val="4Fett"/>
          <w:b w:val="0"/>
        </w:rPr>
        <w:t>.</w:t>
      </w:r>
      <w:r w:rsidRPr="003B2721">
        <w:rPr>
          <w:rStyle w:val="4Fett"/>
          <w:b w:val="0"/>
        </w:rPr>
        <w:t>]</w:t>
      </w:r>
    </w:p>
    <w:p w:rsidR="008A1CFE" w:rsidRPr="003B2721" w:rsidRDefault="008A1CFE" w:rsidP="003B2721">
      <w:pPr>
        <w:pStyle w:val="4Text"/>
        <w:rPr>
          <w:rStyle w:val="4Fett"/>
          <w:b w:val="0"/>
        </w:rPr>
      </w:pPr>
    </w:p>
    <w:p w:rsidR="007F73C7" w:rsidRDefault="00F27315" w:rsidP="00F27315">
      <w:pPr>
        <w:pStyle w:val="9Sonstiges"/>
        <w:pBdr>
          <w:bottom w:val="single" w:sz="6" w:space="1" w:color="auto"/>
        </w:pBdr>
        <w:rPr>
          <w:rFonts w:cs="Arial"/>
          <w:i/>
          <w:color w:val="A6A6A6"/>
        </w:rPr>
      </w:pPr>
      <w:r w:rsidRPr="00793433">
        <w:rPr>
          <w:rFonts w:cs="Arial"/>
          <w:i/>
          <w:color w:val="A6A6A6"/>
        </w:rPr>
        <w:t>(</w:t>
      </w:r>
      <w:r>
        <w:rPr>
          <w:rFonts w:cs="Arial"/>
          <w:i/>
          <w:color w:val="A6A6A6"/>
        </w:rPr>
        <w:t>Wenn Sie die Methodik Ihrer wissenschaftlichen Arbeit erläutern möchten, tun Sie dies bitte an dieser Stelle</w:t>
      </w:r>
      <w:r w:rsidR="00E165DD">
        <w:rPr>
          <w:rFonts w:cs="Arial"/>
          <w:i/>
          <w:color w:val="A6A6A6"/>
        </w:rPr>
        <w:t xml:space="preserve"> und platzieren Sie das Textfeld dort im Text, wo es Ihnen am sinnvollsten erscheint</w:t>
      </w:r>
      <w:r w:rsidR="007F73C7">
        <w:rPr>
          <w:rFonts w:cs="Arial"/>
          <w:i/>
          <w:color w:val="A6A6A6"/>
        </w:rPr>
        <w:t>.</w:t>
      </w:r>
      <w:r>
        <w:rPr>
          <w:rFonts w:cs="Arial"/>
          <w:i/>
          <w:color w:val="A6A6A6"/>
        </w:rPr>
        <w:t xml:space="preserve"> Der Umfang sollte 3.000 Zeichen inkl. Leerzeichen nicht überschreiten.</w:t>
      </w:r>
      <w:r w:rsidRPr="00793433">
        <w:rPr>
          <w:rFonts w:cs="Arial"/>
          <w:i/>
          <w:color w:val="A6A6A6"/>
        </w:rPr>
        <w:t>)</w:t>
      </w:r>
    </w:p>
    <w:p w:rsidR="005267B0" w:rsidRPr="005267B0" w:rsidRDefault="005267B0" w:rsidP="00F27315">
      <w:pPr>
        <w:pStyle w:val="9Sonstiges"/>
        <w:pBdr>
          <w:bottom w:val="single" w:sz="6" w:space="1" w:color="auto"/>
        </w:pBdr>
        <w:rPr>
          <w:rFonts w:cs="Arial"/>
          <w:sz w:val="19"/>
          <w:szCs w:val="19"/>
        </w:rPr>
      </w:pPr>
    </w:p>
    <w:p w:rsidR="007F73C7" w:rsidRPr="005267B0" w:rsidRDefault="007F73C7" w:rsidP="007F73C7">
      <w:pPr>
        <w:pStyle w:val="9Sonstiges"/>
        <w:rPr>
          <w:rFonts w:cs="Arial"/>
          <w:b/>
          <w:sz w:val="19"/>
          <w:szCs w:val="19"/>
        </w:rPr>
      </w:pPr>
    </w:p>
    <w:p w:rsidR="007F73C7" w:rsidRDefault="00E165DD" w:rsidP="007F73C7">
      <w:pPr>
        <w:pStyle w:val="9Sonstiges"/>
        <w:rPr>
          <w:rStyle w:val="4Fett"/>
          <w:rFonts w:cs="Arial"/>
        </w:rPr>
      </w:pPr>
      <w:r>
        <w:rPr>
          <w:rStyle w:val="4Fett"/>
          <w:rFonts w:cs="Arial"/>
        </w:rPr>
        <w:t>Literatur</w:t>
      </w:r>
    </w:p>
    <w:p w:rsidR="00287AD4" w:rsidRPr="003B2721" w:rsidRDefault="00287AD4" w:rsidP="003B2721">
      <w:pPr>
        <w:pStyle w:val="4Text"/>
        <w:rPr>
          <w:rStyle w:val="4Fett"/>
          <w:b w:val="0"/>
        </w:rPr>
      </w:pPr>
    </w:p>
    <w:p w:rsidR="008E5469" w:rsidRPr="003B2721" w:rsidRDefault="008E5469" w:rsidP="003B2721">
      <w:pPr>
        <w:pStyle w:val="4Text"/>
        <w:rPr>
          <w:rStyle w:val="4Fett"/>
          <w:b w:val="0"/>
        </w:rPr>
      </w:pPr>
    </w:p>
    <w:p w:rsidR="007F73C7" w:rsidRPr="003B2721" w:rsidRDefault="007F73C7" w:rsidP="003B2721">
      <w:pPr>
        <w:pStyle w:val="4Text"/>
        <w:rPr>
          <w:rStyle w:val="4Fett"/>
          <w:b w:val="0"/>
        </w:rPr>
      </w:pPr>
      <w:r w:rsidRPr="003B2721">
        <w:rPr>
          <w:rStyle w:val="4Fett"/>
          <w:b w:val="0"/>
        </w:rPr>
        <w:t>[bitte ausfüllen]</w:t>
      </w:r>
    </w:p>
    <w:p w:rsidR="00427403" w:rsidRPr="003B2721" w:rsidRDefault="00427403" w:rsidP="003B2721">
      <w:pPr>
        <w:pStyle w:val="4Text"/>
      </w:pPr>
    </w:p>
    <w:p w:rsidR="00D85A60" w:rsidRPr="00782485" w:rsidRDefault="00D85A60" w:rsidP="00D85A60">
      <w:pPr>
        <w:pStyle w:val="5-Text"/>
        <w:numPr>
          <w:ilvl w:val="0"/>
          <w:numId w:val="9"/>
        </w:numPr>
        <w:rPr>
          <w:color w:val="A6A6A6"/>
        </w:rPr>
      </w:pPr>
      <w:r w:rsidRPr="00782485">
        <w:rPr>
          <w:color w:val="A6A6A6"/>
          <w:u w:val="single"/>
        </w:rPr>
        <w:t>Hauptwerke</w:t>
      </w:r>
      <w:r w:rsidRPr="00782485">
        <w:rPr>
          <w:color w:val="A6A6A6"/>
        </w:rPr>
        <w:t>: Coenenberg, A. G./Fischer, T. M/Günther, T. (2009): Kostenrechnung und Kostenanalyse, 7. Aufl., Stuttgart.</w:t>
      </w:r>
    </w:p>
    <w:p w:rsidR="00D85A60" w:rsidRPr="00782485" w:rsidRDefault="00D85A60" w:rsidP="00D85A60">
      <w:pPr>
        <w:pStyle w:val="5-Text"/>
        <w:ind w:left="0" w:firstLine="0"/>
        <w:rPr>
          <w:color w:val="A6A6A6"/>
        </w:rPr>
      </w:pPr>
    </w:p>
    <w:p w:rsidR="00D85A60" w:rsidRPr="00782485" w:rsidRDefault="00D85A60" w:rsidP="00D85A60">
      <w:pPr>
        <w:pStyle w:val="5-Text"/>
        <w:numPr>
          <w:ilvl w:val="0"/>
          <w:numId w:val="9"/>
        </w:numPr>
        <w:rPr>
          <w:color w:val="A6A6A6"/>
        </w:rPr>
      </w:pPr>
      <w:r w:rsidRPr="00782485">
        <w:rPr>
          <w:color w:val="A6A6A6"/>
          <w:u w:val="single"/>
        </w:rPr>
        <w:t>Aufsätze in Fachzeitschriften</w:t>
      </w:r>
      <w:r w:rsidRPr="00782485">
        <w:rPr>
          <w:color w:val="A6A6A6"/>
        </w:rPr>
        <w:t>: Weber, J./Grunwald-Delitz, S./Margolin, M. (2014): Auf dem Weg zu mehr Einfachheit, in: Controlling &amp; Management Review</w:t>
      </w:r>
      <w:r w:rsidRPr="00782485">
        <w:rPr>
          <w:i/>
          <w:color w:val="A6A6A6"/>
        </w:rPr>
        <w:t>,</w:t>
      </w:r>
      <w:r w:rsidRPr="00782485">
        <w:rPr>
          <w:color w:val="A6A6A6"/>
        </w:rPr>
        <w:t xml:space="preserve"> 58 (1), S. 30-37. </w:t>
      </w:r>
    </w:p>
    <w:p w:rsidR="00D85A60" w:rsidRPr="00782485" w:rsidRDefault="00D85A60" w:rsidP="00D85A60">
      <w:pPr>
        <w:pStyle w:val="5-Text"/>
        <w:ind w:left="0" w:firstLine="0"/>
        <w:rPr>
          <w:color w:val="A6A6A6"/>
        </w:rPr>
      </w:pPr>
    </w:p>
    <w:p w:rsidR="00D85A60" w:rsidRPr="00782485" w:rsidRDefault="00D85A60" w:rsidP="00D85A60">
      <w:pPr>
        <w:pStyle w:val="5-Text"/>
        <w:numPr>
          <w:ilvl w:val="0"/>
          <w:numId w:val="9"/>
        </w:numPr>
        <w:rPr>
          <w:color w:val="A6A6A6"/>
        </w:rPr>
      </w:pPr>
      <w:r w:rsidRPr="00782485">
        <w:rPr>
          <w:color w:val="A6A6A6"/>
          <w:u w:val="single"/>
          <w:lang w:eastAsia="de-DE" w:bidi="ar-SA"/>
        </w:rPr>
        <w:t>Aufsätze in Sammelwerken</w:t>
      </w:r>
      <w:r w:rsidRPr="00782485">
        <w:rPr>
          <w:color w:val="A6A6A6"/>
          <w:lang w:eastAsia="de-DE" w:bidi="ar-SA"/>
        </w:rPr>
        <w:t xml:space="preserve">: </w:t>
      </w:r>
      <w:r w:rsidRPr="00782485">
        <w:rPr>
          <w:color w:val="A6A6A6"/>
        </w:rPr>
        <w:t>Oßwald, S. (2010): Social Media Monitoring, in: Schüller, A. M./Schwarz, T. (Hrsg.): Leitfaden WOM Marketing, Waghäusel, S. 389-394.</w:t>
      </w:r>
    </w:p>
    <w:p w:rsidR="00D85A60" w:rsidRPr="00782485" w:rsidRDefault="00D85A60" w:rsidP="00D85A60">
      <w:pPr>
        <w:pStyle w:val="5-Text"/>
        <w:ind w:left="0" w:firstLine="0"/>
        <w:rPr>
          <w:color w:val="A6A6A6"/>
        </w:rPr>
      </w:pPr>
    </w:p>
    <w:p w:rsidR="00846EFF" w:rsidRPr="00782485" w:rsidRDefault="00D85A60" w:rsidP="00D85A60">
      <w:pPr>
        <w:pStyle w:val="9Sonstiges"/>
        <w:numPr>
          <w:ilvl w:val="0"/>
          <w:numId w:val="9"/>
        </w:numPr>
        <w:rPr>
          <w:rFonts w:cs="Arial"/>
          <w:b/>
          <w:color w:val="A6A6A6"/>
        </w:rPr>
      </w:pPr>
      <w:r w:rsidRPr="00782485">
        <w:rPr>
          <w:color w:val="A6A6A6"/>
          <w:sz w:val="19"/>
          <w:u w:val="single"/>
          <w:lang w:eastAsia="de-DE" w:bidi="ar-SA"/>
        </w:rPr>
        <w:t>Online-Quellen</w:t>
      </w:r>
      <w:r w:rsidRPr="00782485">
        <w:rPr>
          <w:color w:val="A6A6A6"/>
          <w:sz w:val="19"/>
          <w:lang w:eastAsia="de-DE" w:bidi="ar-SA"/>
        </w:rPr>
        <w:t>: Deutsche Bank AG, Moec, G. (2012): Die Kosten der Kreditklemme,</w:t>
      </w:r>
      <w:r w:rsidRPr="00782485">
        <w:rPr>
          <w:color w:val="A6A6A6"/>
        </w:rPr>
        <w:t xml:space="preserve"> </w:t>
      </w:r>
      <w:hyperlink r:id="rId9" w:history="1">
        <w:r w:rsidRPr="00782485">
          <w:rPr>
            <w:rStyle w:val="Hyperlink"/>
            <w:color w:val="A6A6A6"/>
          </w:rPr>
          <w:t>http://www.dbresearch.de/PROD/DBR_INTERNET_DE-PROD/PROD0000000000286211.PDF</w:t>
        </w:r>
      </w:hyperlink>
      <w:r w:rsidRPr="00782485">
        <w:rPr>
          <w:color w:val="A6A6A6"/>
        </w:rPr>
        <w:t xml:space="preserve"> (letzter Abruf: 24.04.</w:t>
      </w:r>
      <w:r w:rsidRPr="00782485">
        <w:rPr>
          <w:rFonts w:cs="Arial"/>
          <w:bCs/>
          <w:color w:val="A6A6A6"/>
          <w:sz w:val="20"/>
          <w:lang w:eastAsia="de-DE" w:bidi="ar-SA"/>
        </w:rPr>
        <w:t>2014).</w:t>
      </w:r>
    </w:p>
    <w:p w:rsidR="00D85A60" w:rsidRPr="007B6FBF" w:rsidRDefault="00D85A60" w:rsidP="00D85A60">
      <w:pPr>
        <w:pStyle w:val="9Sonstiges"/>
        <w:pBdr>
          <w:bottom w:val="single" w:sz="6" w:space="1" w:color="auto"/>
        </w:pBdr>
        <w:rPr>
          <w:rFonts w:cs="Arial"/>
        </w:rPr>
      </w:pPr>
    </w:p>
    <w:p w:rsidR="00D85A60" w:rsidRPr="007B6FBF" w:rsidRDefault="00D85A60" w:rsidP="00D85A60">
      <w:pPr>
        <w:pStyle w:val="9Sonstiges"/>
        <w:rPr>
          <w:rFonts w:cs="Arial"/>
          <w:b/>
        </w:rPr>
      </w:pPr>
    </w:p>
    <w:p w:rsidR="005B68BB" w:rsidRPr="007B6FBF" w:rsidRDefault="005B68BB" w:rsidP="008E5469">
      <w:pPr>
        <w:pStyle w:val="6Zwischenberschrift"/>
        <w:spacing w:before="0" w:after="0"/>
        <w:rPr>
          <w:rFonts w:cs="Arial"/>
        </w:rPr>
      </w:pPr>
      <w:r>
        <w:rPr>
          <w:rFonts w:cs="Arial"/>
        </w:rPr>
        <w:t>[Marginalien:]</w:t>
      </w:r>
    </w:p>
    <w:p w:rsidR="005B68BB" w:rsidRDefault="005B68BB" w:rsidP="008E5469">
      <w:pPr>
        <w:pStyle w:val="9Sonstiges"/>
        <w:rPr>
          <w:rStyle w:val="4Fett"/>
          <w:rFonts w:cs="Arial"/>
        </w:rPr>
      </w:pPr>
    </w:p>
    <w:p w:rsidR="00F27315" w:rsidRDefault="00F27315" w:rsidP="008E5469">
      <w:pPr>
        <w:pStyle w:val="9Sonstiges"/>
        <w:rPr>
          <w:rStyle w:val="4Fett"/>
          <w:rFonts w:cs="Arial"/>
        </w:rPr>
      </w:pPr>
      <w:r w:rsidRPr="007B6FBF">
        <w:rPr>
          <w:rStyle w:val="4Fett"/>
          <w:rFonts w:cs="Arial"/>
        </w:rPr>
        <w:t xml:space="preserve">Angaben zu Autor/en </w:t>
      </w:r>
    </w:p>
    <w:p w:rsidR="008E5469" w:rsidRDefault="008E5469" w:rsidP="003B2721">
      <w:pPr>
        <w:pStyle w:val="4Text"/>
        <w:rPr>
          <w:rStyle w:val="4Fett"/>
          <w:rFonts w:cs="Arial"/>
        </w:rPr>
      </w:pPr>
    </w:p>
    <w:p w:rsidR="00F27315" w:rsidRDefault="00F27315" w:rsidP="003B2721">
      <w:pPr>
        <w:pStyle w:val="4Text"/>
        <w:rPr>
          <w:rStyle w:val="4Fett"/>
          <w:rFonts w:cs="Arial"/>
          <w:b w:val="0"/>
          <w:szCs w:val="19"/>
        </w:rPr>
      </w:pPr>
      <w:r w:rsidRPr="007B6FBF">
        <w:rPr>
          <w:rStyle w:val="4Fett"/>
          <w:rFonts w:cs="Arial"/>
          <w:b w:val="0"/>
          <w:szCs w:val="19"/>
        </w:rPr>
        <w:t>[bitte ausfüllen]</w:t>
      </w:r>
    </w:p>
    <w:p w:rsidR="008E5469" w:rsidRPr="007B6FBF" w:rsidRDefault="008E5469" w:rsidP="003B2721">
      <w:pPr>
        <w:pStyle w:val="4Text"/>
        <w:rPr>
          <w:rStyle w:val="4Fett"/>
          <w:rFonts w:cs="Arial"/>
        </w:rPr>
      </w:pPr>
    </w:p>
    <w:p w:rsidR="008A1CFE" w:rsidRDefault="00F27315" w:rsidP="008E5469">
      <w:pPr>
        <w:pStyle w:val="9Sonstiges"/>
        <w:pBdr>
          <w:bottom w:val="single" w:sz="6" w:space="1" w:color="auto"/>
        </w:pBdr>
        <w:rPr>
          <w:rFonts w:cs="Arial"/>
          <w:i/>
          <w:color w:val="A6A6A6"/>
        </w:rPr>
      </w:pPr>
      <w:r w:rsidRPr="00793433">
        <w:rPr>
          <w:rFonts w:cs="Arial"/>
          <w:i/>
          <w:color w:val="A6A6A6"/>
        </w:rPr>
        <w:t>(</w:t>
      </w:r>
      <w:r w:rsidR="00427403">
        <w:rPr>
          <w:rFonts w:cs="Arial"/>
          <w:i/>
          <w:color w:val="A6A6A6"/>
        </w:rPr>
        <w:t xml:space="preserve">Bitte geben Sie Titel, </w:t>
      </w:r>
      <w:r w:rsidRPr="00793433">
        <w:rPr>
          <w:rFonts w:cs="Arial"/>
          <w:i/>
          <w:color w:val="A6A6A6"/>
        </w:rPr>
        <w:t xml:space="preserve">Name, Funktion/Unternehmen/Hochschule, </w:t>
      </w:r>
      <w:r w:rsidR="004B355C">
        <w:rPr>
          <w:rFonts w:cs="Arial"/>
          <w:i/>
          <w:color w:val="A6A6A6"/>
        </w:rPr>
        <w:t>Ort – falls nicht schon im Namen der Institution -</w:t>
      </w:r>
      <w:r w:rsidRPr="00793433">
        <w:rPr>
          <w:rFonts w:cs="Arial"/>
          <w:i/>
          <w:color w:val="A6A6A6"/>
        </w:rPr>
        <w:t xml:space="preserve"> </w:t>
      </w:r>
      <w:r w:rsidR="00427403">
        <w:rPr>
          <w:rFonts w:cs="Arial"/>
          <w:i/>
          <w:color w:val="A6A6A6"/>
        </w:rPr>
        <w:t xml:space="preserve">und </w:t>
      </w:r>
      <w:r w:rsidR="00382477">
        <w:rPr>
          <w:rFonts w:cs="Arial"/>
          <w:i/>
          <w:color w:val="A6A6A6"/>
        </w:rPr>
        <w:br/>
        <w:t>E-</w:t>
      </w:r>
      <w:r w:rsidR="00427403">
        <w:rPr>
          <w:rFonts w:cs="Arial"/>
          <w:i/>
          <w:color w:val="A6A6A6"/>
        </w:rPr>
        <w:t>Mail aller Autoren an.</w:t>
      </w:r>
      <w:r w:rsidR="003D3795">
        <w:rPr>
          <w:rFonts w:cs="Arial"/>
          <w:i/>
          <w:color w:val="A6A6A6"/>
        </w:rPr>
        <w:t xml:space="preserve"> Wir bitten, die Anzahl der Autoren auf drei zu beschränken.</w:t>
      </w:r>
      <w:r w:rsidR="00427403">
        <w:rPr>
          <w:rFonts w:cs="Arial"/>
          <w:i/>
          <w:color w:val="A6A6A6"/>
        </w:rPr>
        <w:t xml:space="preserve"> Pro Autor stehen max. 200 Zeichen inkl. Leerzeichen zur Verfügung.</w:t>
      </w:r>
      <w:r w:rsidR="003275EB">
        <w:rPr>
          <w:rFonts w:cs="Arial"/>
          <w:i/>
          <w:color w:val="A6A6A6"/>
        </w:rPr>
        <w:t xml:space="preserve"> Bei drei Autoren stehen für die Angaben zu den Autoren nur 150 Zeichen inkl. Leerzeichen zu Verfügung</w:t>
      </w:r>
      <w:r w:rsidR="003778ED">
        <w:rPr>
          <w:rFonts w:cs="Arial"/>
          <w:i/>
          <w:color w:val="A6A6A6"/>
        </w:rPr>
        <w:t>.)</w:t>
      </w:r>
    </w:p>
    <w:p w:rsidR="008A1CFE" w:rsidRPr="007B6FBF" w:rsidRDefault="008A1CFE" w:rsidP="008E5469">
      <w:pPr>
        <w:pStyle w:val="9Sonstiges"/>
        <w:pBdr>
          <w:bottom w:val="single" w:sz="6" w:space="1" w:color="auto"/>
        </w:pBdr>
        <w:rPr>
          <w:rFonts w:cs="Arial"/>
        </w:rPr>
      </w:pPr>
    </w:p>
    <w:p w:rsidR="008A1CFE" w:rsidRPr="007B6FBF" w:rsidRDefault="008A1CFE" w:rsidP="008E5469">
      <w:pPr>
        <w:pStyle w:val="9Sonstiges"/>
        <w:rPr>
          <w:rFonts w:cs="Arial"/>
          <w:b/>
        </w:rPr>
      </w:pPr>
    </w:p>
    <w:p w:rsidR="008A1CFE" w:rsidRDefault="008A1CFE" w:rsidP="008E5469">
      <w:pPr>
        <w:pStyle w:val="9Sonstiges"/>
        <w:rPr>
          <w:rFonts w:cs="Arial"/>
        </w:rPr>
      </w:pPr>
      <w:r>
        <w:rPr>
          <w:rFonts w:cs="Arial"/>
          <w:b/>
        </w:rPr>
        <w:t>Autorenfoto</w:t>
      </w:r>
    </w:p>
    <w:p w:rsidR="008A1CFE" w:rsidRPr="008E5469" w:rsidRDefault="008A1CFE" w:rsidP="003B2721">
      <w:pPr>
        <w:pStyle w:val="4Text"/>
      </w:pPr>
    </w:p>
    <w:p w:rsidR="00F27315" w:rsidRPr="00793433" w:rsidRDefault="008A1CFE" w:rsidP="008E5469">
      <w:pPr>
        <w:pStyle w:val="9Sonstiges"/>
        <w:pBdr>
          <w:bottom w:val="single" w:sz="6" w:space="1" w:color="auto"/>
        </w:pBdr>
        <w:rPr>
          <w:rFonts w:cs="Arial"/>
          <w:i/>
          <w:color w:val="A6A6A6"/>
        </w:rPr>
      </w:pPr>
      <w:r>
        <w:rPr>
          <w:rFonts w:cs="Arial"/>
          <w:i/>
          <w:color w:val="A6A6A6"/>
        </w:rPr>
        <w:t xml:space="preserve">(Bitte stellen Sie uns die </w:t>
      </w:r>
      <w:r w:rsidR="00F27315" w:rsidRPr="00793433">
        <w:rPr>
          <w:rFonts w:cs="Arial"/>
          <w:i/>
          <w:color w:val="A6A6A6"/>
        </w:rPr>
        <w:t>Autorenfoto</w:t>
      </w:r>
      <w:r>
        <w:rPr>
          <w:rFonts w:cs="Arial"/>
          <w:i/>
          <w:color w:val="A6A6A6"/>
        </w:rPr>
        <w:t>s</w:t>
      </w:r>
      <w:r w:rsidR="00F27315" w:rsidRPr="00793433">
        <w:rPr>
          <w:rFonts w:cs="Arial"/>
          <w:i/>
          <w:color w:val="A6A6A6"/>
        </w:rPr>
        <w:t xml:space="preserve"> im Porträtfoto-</w:t>
      </w:r>
      <w:r w:rsidR="00F27315" w:rsidRPr="00904B56">
        <w:rPr>
          <w:rFonts w:cs="Arial"/>
          <w:i/>
          <w:color w:val="A6A6A6"/>
        </w:rPr>
        <w:t>Format</w:t>
      </w:r>
      <w:r w:rsidR="00F27315" w:rsidRPr="00793433">
        <w:rPr>
          <w:rFonts w:cs="Arial"/>
          <w:i/>
          <w:color w:val="A6A6A6"/>
        </w:rPr>
        <w:t xml:space="preserve"> per Mail als separate Datei</w:t>
      </w:r>
      <w:r>
        <w:rPr>
          <w:rFonts w:cs="Arial"/>
          <w:i/>
          <w:color w:val="A6A6A6"/>
        </w:rPr>
        <w:t xml:space="preserve"> mit</w:t>
      </w:r>
      <w:r w:rsidR="00F27315" w:rsidRPr="00793433">
        <w:rPr>
          <w:rFonts w:cs="Arial"/>
          <w:i/>
          <w:color w:val="A6A6A6"/>
        </w:rPr>
        <w:t xml:space="preserve"> 300 dpi Mindestauflösung</w:t>
      </w:r>
      <w:r>
        <w:rPr>
          <w:rFonts w:cs="Arial"/>
          <w:i/>
          <w:color w:val="A6A6A6"/>
        </w:rPr>
        <w:t xml:space="preserve"> zur Verfügung.</w:t>
      </w:r>
      <w:r w:rsidR="00F27315" w:rsidRPr="00793433">
        <w:rPr>
          <w:rFonts w:cs="Arial"/>
          <w:i/>
          <w:color w:val="A6A6A6"/>
        </w:rPr>
        <w:t>)</w:t>
      </w:r>
    </w:p>
    <w:p w:rsidR="00F27315" w:rsidRPr="007B6FBF" w:rsidRDefault="00F27315" w:rsidP="008E5469">
      <w:pPr>
        <w:pStyle w:val="9Sonstiges"/>
        <w:pBdr>
          <w:bottom w:val="single" w:sz="6" w:space="1" w:color="auto"/>
        </w:pBdr>
        <w:rPr>
          <w:rFonts w:cs="Arial"/>
        </w:rPr>
      </w:pPr>
    </w:p>
    <w:p w:rsidR="00F27315" w:rsidRPr="007B6FBF" w:rsidRDefault="00F27315" w:rsidP="008E5469">
      <w:pPr>
        <w:pStyle w:val="9Sonstiges"/>
        <w:rPr>
          <w:rFonts w:cs="Arial"/>
          <w:b/>
        </w:rPr>
      </w:pPr>
    </w:p>
    <w:p w:rsidR="000C7F6C" w:rsidRDefault="00F27315" w:rsidP="008E5469">
      <w:pPr>
        <w:pStyle w:val="9Sonstiges"/>
        <w:rPr>
          <w:rFonts w:cs="Arial"/>
        </w:rPr>
      </w:pPr>
      <w:r w:rsidRPr="007B6FBF">
        <w:rPr>
          <w:rFonts w:cs="Arial"/>
          <w:b/>
        </w:rPr>
        <w:t>Zusammenfassung</w:t>
      </w:r>
      <w:r w:rsidRPr="007B6FBF">
        <w:rPr>
          <w:rFonts w:cs="Arial"/>
        </w:rPr>
        <w:t xml:space="preserve"> </w:t>
      </w:r>
    </w:p>
    <w:p w:rsidR="008E5469" w:rsidRDefault="008E5469" w:rsidP="003B2721">
      <w:pPr>
        <w:pStyle w:val="6Aufzhlung"/>
        <w:numPr>
          <w:ilvl w:val="0"/>
          <w:numId w:val="0"/>
        </w:numPr>
        <w:ind w:left="170" w:hanging="170"/>
      </w:pPr>
    </w:p>
    <w:p w:rsidR="00382477" w:rsidRDefault="00382477" w:rsidP="003B2721">
      <w:pPr>
        <w:pStyle w:val="6Aufzhlung"/>
        <w:rPr>
          <w:rStyle w:val="4Fett"/>
          <w:rFonts w:cs="Arial"/>
          <w:b w:val="0"/>
          <w:szCs w:val="19"/>
        </w:rPr>
      </w:pPr>
      <w:r w:rsidRPr="007B6FBF">
        <w:rPr>
          <w:rStyle w:val="4Fett"/>
          <w:rFonts w:cs="Arial"/>
          <w:b w:val="0"/>
          <w:szCs w:val="19"/>
        </w:rPr>
        <w:t>[bitte ausfüllen]</w:t>
      </w:r>
    </w:p>
    <w:p w:rsidR="00382477" w:rsidRDefault="00382477" w:rsidP="003B2721">
      <w:pPr>
        <w:pStyle w:val="6Aufzhlung"/>
        <w:rPr>
          <w:rStyle w:val="4Fett"/>
          <w:rFonts w:cs="Arial"/>
          <w:b w:val="0"/>
          <w:szCs w:val="19"/>
        </w:rPr>
      </w:pPr>
      <w:r w:rsidRPr="007B6FBF">
        <w:rPr>
          <w:rStyle w:val="4Fett"/>
          <w:rFonts w:cs="Arial"/>
          <w:b w:val="0"/>
          <w:szCs w:val="19"/>
        </w:rPr>
        <w:t>[bitte ausfüllen]</w:t>
      </w:r>
    </w:p>
    <w:p w:rsidR="00382477" w:rsidRPr="008E5469" w:rsidRDefault="00382477" w:rsidP="003B2721">
      <w:pPr>
        <w:pStyle w:val="6Aufzhlung"/>
        <w:rPr>
          <w:rStyle w:val="4Fett"/>
          <w:rFonts w:cs="Arial"/>
          <w:b w:val="0"/>
          <w:szCs w:val="19"/>
        </w:rPr>
      </w:pPr>
      <w:r w:rsidRPr="007B6FBF">
        <w:rPr>
          <w:rStyle w:val="4Fett"/>
          <w:rFonts w:cs="Arial"/>
          <w:b w:val="0"/>
          <w:szCs w:val="19"/>
        </w:rPr>
        <w:t>[bitte ausfüllen]</w:t>
      </w:r>
    </w:p>
    <w:p w:rsidR="008E5469" w:rsidRPr="007B6FBF" w:rsidRDefault="008E5469" w:rsidP="008E5469">
      <w:pPr>
        <w:pStyle w:val="9Sonstiges"/>
        <w:rPr>
          <w:rStyle w:val="4Fett"/>
          <w:rFonts w:cs="Arial"/>
        </w:rPr>
      </w:pPr>
    </w:p>
    <w:p w:rsidR="00F27315" w:rsidRPr="000C7F6C" w:rsidRDefault="00F27315" w:rsidP="008E5469">
      <w:pPr>
        <w:pStyle w:val="9Sonstiges"/>
        <w:rPr>
          <w:rFonts w:cs="Arial"/>
        </w:rPr>
      </w:pPr>
      <w:r w:rsidRPr="001A52B4">
        <w:rPr>
          <w:rFonts w:cs="Arial"/>
          <w:i/>
          <w:color w:val="A6A6A6"/>
        </w:rPr>
        <w:t>(</w:t>
      </w:r>
      <w:r w:rsidR="00427403">
        <w:rPr>
          <w:rFonts w:cs="Arial"/>
          <w:i/>
          <w:color w:val="A6A6A6"/>
        </w:rPr>
        <w:t>Geben Sie</w:t>
      </w:r>
      <w:r w:rsidRPr="001A52B4">
        <w:rPr>
          <w:rFonts w:cs="Arial"/>
          <w:i/>
          <w:color w:val="A6A6A6"/>
        </w:rPr>
        <w:t xml:space="preserve"> in </w:t>
      </w:r>
      <w:r w:rsidR="00427403">
        <w:rPr>
          <w:rFonts w:cs="Arial"/>
          <w:i/>
          <w:color w:val="A6A6A6"/>
        </w:rPr>
        <w:t>drei</w:t>
      </w:r>
      <w:r w:rsidRPr="001A52B4">
        <w:rPr>
          <w:rFonts w:cs="Arial"/>
          <w:i/>
          <w:color w:val="A6A6A6"/>
        </w:rPr>
        <w:t xml:space="preserve"> kurzen, ganzen Sätzen </w:t>
      </w:r>
      <w:r w:rsidR="00427403">
        <w:rPr>
          <w:rFonts w:cs="Arial"/>
          <w:i/>
          <w:color w:val="A6A6A6"/>
        </w:rPr>
        <w:t>einen Überblick über den Inhalt Ihres Beitrags</w:t>
      </w:r>
      <w:r w:rsidRPr="001A52B4">
        <w:rPr>
          <w:rFonts w:cs="Arial"/>
          <w:i/>
          <w:color w:val="A6A6A6"/>
        </w:rPr>
        <w:t>. Jeder Satz sollte etwa 200 Zeichen inkl. Leerzeichen lang sein.</w:t>
      </w:r>
      <w:r w:rsidR="00427403">
        <w:rPr>
          <w:rFonts w:cs="Arial"/>
          <w:i/>
          <w:color w:val="A6A6A6"/>
        </w:rPr>
        <w:t xml:space="preserve"> Bitte versuchen Sie, klar zwischen Inhaltsübersicht und den folgenden Kernthesen</w:t>
      </w:r>
      <w:r w:rsidR="00427403" w:rsidRPr="00427403">
        <w:rPr>
          <w:rFonts w:cs="Arial"/>
          <w:i/>
          <w:color w:val="A6A6A6"/>
        </w:rPr>
        <w:t xml:space="preserve"> </w:t>
      </w:r>
      <w:r w:rsidR="00427403">
        <w:rPr>
          <w:rFonts w:cs="Arial"/>
          <w:i/>
          <w:color w:val="A6A6A6"/>
        </w:rPr>
        <w:t>zu differenzieren.</w:t>
      </w:r>
      <w:r w:rsidRPr="001A52B4">
        <w:rPr>
          <w:rFonts w:cs="Arial"/>
          <w:i/>
          <w:color w:val="A6A6A6"/>
        </w:rPr>
        <w:t>)</w:t>
      </w:r>
    </w:p>
    <w:p w:rsidR="00F27315" w:rsidRPr="007B6FBF" w:rsidRDefault="00F27315" w:rsidP="008E5469">
      <w:pPr>
        <w:pStyle w:val="9Sonstiges"/>
        <w:pBdr>
          <w:bottom w:val="single" w:sz="6" w:space="1" w:color="auto"/>
        </w:pBdr>
        <w:rPr>
          <w:rFonts w:cs="Arial"/>
        </w:rPr>
      </w:pPr>
    </w:p>
    <w:p w:rsidR="000C7F6C" w:rsidRDefault="000C7F6C" w:rsidP="008E5469">
      <w:pPr>
        <w:pStyle w:val="9Sonstiges"/>
        <w:rPr>
          <w:rFonts w:cs="Arial"/>
          <w:b/>
        </w:rPr>
      </w:pPr>
    </w:p>
    <w:p w:rsidR="000C7F6C" w:rsidRDefault="000C7F6C" w:rsidP="008E5469">
      <w:pPr>
        <w:pStyle w:val="9Sonstiges"/>
        <w:rPr>
          <w:rFonts w:cs="Arial"/>
          <w:b/>
        </w:rPr>
      </w:pPr>
      <w:r>
        <w:rPr>
          <w:rFonts w:cs="Arial"/>
          <w:b/>
        </w:rPr>
        <w:t>Kernthesen</w:t>
      </w:r>
    </w:p>
    <w:p w:rsidR="008E5469" w:rsidRDefault="008E5469" w:rsidP="008E5469">
      <w:pPr>
        <w:pStyle w:val="9Sonstiges"/>
        <w:rPr>
          <w:rFonts w:cs="Arial"/>
        </w:rPr>
      </w:pPr>
    </w:p>
    <w:p w:rsidR="000C7F6C" w:rsidRDefault="000C7F6C" w:rsidP="003B2721">
      <w:pPr>
        <w:pStyle w:val="6Aufzhlung"/>
        <w:rPr>
          <w:rStyle w:val="4Fett"/>
          <w:rFonts w:cs="Arial"/>
          <w:b w:val="0"/>
          <w:szCs w:val="19"/>
        </w:rPr>
      </w:pPr>
      <w:r w:rsidRPr="007B6FBF">
        <w:rPr>
          <w:rStyle w:val="4Fett"/>
          <w:rFonts w:cs="Arial"/>
          <w:b w:val="0"/>
          <w:szCs w:val="19"/>
        </w:rPr>
        <w:t>[bitte ausfüllen]</w:t>
      </w:r>
    </w:p>
    <w:p w:rsidR="008E5469" w:rsidRDefault="008E5469" w:rsidP="003B2721">
      <w:pPr>
        <w:pStyle w:val="6Aufzhlung"/>
        <w:rPr>
          <w:rStyle w:val="4Fett"/>
          <w:rFonts w:cs="Arial"/>
          <w:b w:val="0"/>
          <w:szCs w:val="19"/>
        </w:rPr>
      </w:pPr>
      <w:r w:rsidRPr="007B6FBF">
        <w:rPr>
          <w:rStyle w:val="4Fett"/>
          <w:rFonts w:cs="Arial"/>
          <w:b w:val="0"/>
          <w:szCs w:val="19"/>
        </w:rPr>
        <w:t>[bitte ausfüllen]</w:t>
      </w:r>
    </w:p>
    <w:p w:rsidR="008E5469" w:rsidRPr="008E5469" w:rsidRDefault="008E5469" w:rsidP="003B2721">
      <w:pPr>
        <w:pStyle w:val="6Aufzhlung"/>
        <w:rPr>
          <w:rStyle w:val="4Fett"/>
          <w:rFonts w:cs="Arial"/>
          <w:b w:val="0"/>
          <w:szCs w:val="19"/>
        </w:rPr>
      </w:pPr>
      <w:r w:rsidRPr="007B6FBF">
        <w:rPr>
          <w:rStyle w:val="4Fett"/>
          <w:rFonts w:cs="Arial"/>
          <w:b w:val="0"/>
          <w:szCs w:val="19"/>
        </w:rPr>
        <w:t>[bitte ausfüllen]</w:t>
      </w:r>
    </w:p>
    <w:p w:rsidR="008E5469" w:rsidRPr="007B6FBF" w:rsidRDefault="008E5469" w:rsidP="008E5469">
      <w:pPr>
        <w:pStyle w:val="9Sonstiges"/>
        <w:rPr>
          <w:rStyle w:val="4Fett"/>
          <w:rFonts w:cs="Arial"/>
        </w:rPr>
      </w:pPr>
    </w:p>
    <w:p w:rsidR="00AC0BA9" w:rsidRPr="00793433" w:rsidRDefault="00AC0BA9" w:rsidP="008E5469">
      <w:pPr>
        <w:pStyle w:val="4Text"/>
        <w:rPr>
          <w:rFonts w:cs="Arial"/>
          <w:i/>
          <w:color w:val="A6A6A6"/>
          <w:sz w:val="18"/>
        </w:rPr>
      </w:pPr>
      <w:r w:rsidRPr="00793433">
        <w:rPr>
          <w:rFonts w:cs="Arial"/>
          <w:i/>
          <w:color w:val="A6A6A6"/>
          <w:sz w:val="18"/>
        </w:rPr>
        <w:t>(Wichtigste Erkenntnisse des Beitrags in 3 – 5 Punkten</w:t>
      </w:r>
      <w:r w:rsidR="00E165DD">
        <w:rPr>
          <w:rFonts w:cs="Arial"/>
          <w:i/>
          <w:color w:val="A6A6A6"/>
          <w:sz w:val="18"/>
        </w:rPr>
        <w:t xml:space="preserve"> (Bullet-Points)</w:t>
      </w:r>
      <w:r w:rsidRPr="00793433">
        <w:rPr>
          <w:rFonts w:cs="Arial"/>
          <w:i/>
          <w:color w:val="A6A6A6"/>
          <w:sz w:val="18"/>
        </w:rPr>
        <w:t xml:space="preserve">. Jede These sollte etwa 100 Zeichen </w:t>
      </w:r>
      <w:r w:rsidR="00382477">
        <w:rPr>
          <w:rFonts w:cs="Arial"/>
          <w:i/>
          <w:color w:val="A6A6A6"/>
          <w:sz w:val="18"/>
        </w:rPr>
        <w:t xml:space="preserve">inkl. Leerzeichen </w:t>
      </w:r>
      <w:r w:rsidRPr="00793433">
        <w:rPr>
          <w:rFonts w:cs="Arial"/>
          <w:i/>
          <w:color w:val="A6A6A6"/>
          <w:sz w:val="18"/>
        </w:rPr>
        <w:t>lang sein.)</w:t>
      </w:r>
    </w:p>
    <w:p w:rsidR="00AC0BA9" w:rsidRPr="007B6FBF" w:rsidRDefault="00AC0BA9" w:rsidP="008E5469">
      <w:pPr>
        <w:pStyle w:val="9Sonstiges"/>
        <w:pBdr>
          <w:bottom w:val="single" w:sz="6" w:space="1" w:color="auto"/>
        </w:pBdr>
        <w:rPr>
          <w:rFonts w:cs="Arial"/>
        </w:rPr>
      </w:pPr>
    </w:p>
    <w:p w:rsidR="00AC0BA9" w:rsidRPr="007B6FBF" w:rsidRDefault="00AC0BA9" w:rsidP="008E5469">
      <w:pPr>
        <w:pStyle w:val="9Sonstiges"/>
        <w:rPr>
          <w:rFonts w:cs="Arial"/>
          <w:b/>
        </w:rPr>
      </w:pPr>
    </w:p>
    <w:p w:rsidR="00F707EC" w:rsidRDefault="00AC0BA9" w:rsidP="008E5469">
      <w:pPr>
        <w:pStyle w:val="9Sonstiges"/>
        <w:rPr>
          <w:rFonts w:cs="Arial"/>
        </w:rPr>
      </w:pPr>
      <w:r w:rsidRPr="007B6FBF">
        <w:rPr>
          <w:rFonts w:cs="Arial"/>
          <w:b/>
        </w:rPr>
        <w:t>Handlungsempfehlungen</w:t>
      </w:r>
      <w:r w:rsidR="005037F9">
        <w:rPr>
          <w:rFonts w:cs="Arial"/>
          <w:b/>
        </w:rPr>
        <w:t xml:space="preserve"> (optional)</w:t>
      </w:r>
      <w:r w:rsidRPr="007B6FBF">
        <w:rPr>
          <w:rFonts w:cs="Arial"/>
        </w:rPr>
        <w:t xml:space="preserve"> </w:t>
      </w:r>
    </w:p>
    <w:p w:rsidR="008E5469" w:rsidRDefault="008E5469" w:rsidP="008E5469">
      <w:pPr>
        <w:pStyle w:val="9Sonstiges"/>
        <w:rPr>
          <w:rFonts w:cs="Arial"/>
        </w:rPr>
      </w:pPr>
    </w:p>
    <w:p w:rsidR="008E5469" w:rsidRDefault="008E5469" w:rsidP="003B2721">
      <w:pPr>
        <w:pStyle w:val="6Aufzhlung"/>
        <w:rPr>
          <w:rStyle w:val="4Fett"/>
          <w:rFonts w:cs="Arial"/>
          <w:b w:val="0"/>
          <w:szCs w:val="19"/>
        </w:rPr>
      </w:pPr>
      <w:r w:rsidRPr="007B6FBF">
        <w:rPr>
          <w:rStyle w:val="4Fett"/>
          <w:rFonts w:cs="Arial"/>
          <w:b w:val="0"/>
          <w:szCs w:val="19"/>
        </w:rPr>
        <w:t>[bitte ausfüllen]</w:t>
      </w:r>
    </w:p>
    <w:p w:rsidR="008E5469" w:rsidRDefault="008E5469" w:rsidP="003B2721">
      <w:pPr>
        <w:pStyle w:val="6Aufzhlung"/>
        <w:rPr>
          <w:rStyle w:val="4Fett"/>
          <w:rFonts w:cs="Arial"/>
          <w:b w:val="0"/>
          <w:szCs w:val="19"/>
        </w:rPr>
      </w:pPr>
      <w:r w:rsidRPr="007B6FBF">
        <w:rPr>
          <w:rStyle w:val="4Fett"/>
          <w:rFonts w:cs="Arial"/>
          <w:b w:val="0"/>
          <w:szCs w:val="19"/>
        </w:rPr>
        <w:t>[bitte ausfüllen]</w:t>
      </w:r>
    </w:p>
    <w:p w:rsidR="008E5469" w:rsidRPr="008E5469" w:rsidRDefault="008E5469" w:rsidP="003B2721">
      <w:pPr>
        <w:pStyle w:val="6Aufzhlung"/>
        <w:rPr>
          <w:rStyle w:val="4Fett"/>
          <w:rFonts w:cs="Arial"/>
          <w:b w:val="0"/>
          <w:szCs w:val="19"/>
        </w:rPr>
      </w:pPr>
      <w:r w:rsidRPr="007B6FBF">
        <w:rPr>
          <w:rStyle w:val="4Fett"/>
          <w:rFonts w:cs="Arial"/>
          <w:b w:val="0"/>
          <w:szCs w:val="19"/>
        </w:rPr>
        <w:t>[bitte ausfüllen]</w:t>
      </w:r>
    </w:p>
    <w:p w:rsidR="008E5469" w:rsidRPr="007B6FBF" w:rsidRDefault="008E5469" w:rsidP="008E5469">
      <w:pPr>
        <w:pStyle w:val="9Sonstiges"/>
        <w:rPr>
          <w:rFonts w:cs="Arial"/>
        </w:rPr>
      </w:pPr>
    </w:p>
    <w:p w:rsidR="00AC0BA9" w:rsidRPr="00793433" w:rsidRDefault="00AC0BA9" w:rsidP="00352F96">
      <w:pPr>
        <w:pStyle w:val="4Text"/>
        <w:rPr>
          <w:rFonts w:cs="Arial"/>
          <w:i/>
          <w:color w:val="A6A6A6"/>
          <w:sz w:val="18"/>
        </w:rPr>
      </w:pPr>
      <w:r w:rsidRPr="00793433">
        <w:rPr>
          <w:rFonts w:cs="Arial"/>
          <w:i/>
          <w:color w:val="A6A6A6"/>
          <w:sz w:val="18"/>
        </w:rPr>
        <w:t>(Wichtigste Handlungsempfehlungen für Praktiker in 3 – 5 kurzen Sätzen</w:t>
      </w:r>
      <w:r w:rsidR="00E165DD">
        <w:rPr>
          <w:rFonts w:cs="Arial"/>
          <w:i/>
          <w:color w:val="A6A6A6"/>
          <w:sz w:val="18"/>
        </w:rPr>
        <w:t xml:space="preserve"> (Bullet-Points)</w:t>
      </w:r>
      <w:r w:rsidRPr="00793433">
        <w:rPr>
          <w:rFonts w:cs="Arial"/>
          <w:i/>
          <w:color w:val="A6A6A6"/>
          <w:sz w:val="18"/>
        </w:rPr>
        <w:t>. Jede Handlungsem</w:t>
      </w:r>
      <w:r w:rsidR="005233EB" w:rsidRPr="00793433">
        <w:rPr>
          <w:rFonts w:cs="Arial"/>
          <w:i/>
          <w:color w:val="A6A6A6"/>
          <w:sz w:val="18"/>
        </w:rPr>
        <w:t>p</w:t>
      </w:r>
      <w:r w:rsidRPr="00793433">
        <w:rPr>
          <w:rFonts w:cs="Arial"/>
          <w:i/>
          <w:color w:val="A6A6A6"/>
          <w:sz w:val="18"/>
        </w:rPr>
        <w:t xml:space="preserve">fehlung sollte etwa 200 Zeichen </w:t>
      </w:r>
      <w:r w:rsidR="00382477">
        <w:rPr>
          <w:rFonts w:cs="Arial"/>
          <w:i/>
          <w:color w:val="A6A6A6"/>
          <w:sz w:val="18"/>
        </w:rPr>
        <w:t xml:space="preserve">inkl. Leerzeichen </w:t>
      </w:r>
      <w:r w:rsidRPr="00793433">
        <w:rPr>
          <w:rFonts w:cs="Arial"/>
          <w:i/>
          <w:color w:val="A6A6A6"/>
          <w:sz w:val="18"/>
        </w:rPr>
        <w:t>lang sein.</w:t>
      </w:r>
      <w:r w:rsidR="005B68BB">
        <w:rPr>
          <w:rFonts w:cs="Arial"/>
          <w:i/>
          <w:color w:val="A6A6A6"/>
          <w:sz w:val="18"/>
        </w:rPr>
        <w:t xml:space="preserve"> Bitte sprechen Sie den Leser direkt an</w:t>
      </w:r>
      <w:r w:rsidR="008A1CFE">
        <w:rPr>
          <w:rFonts w:cs="Arial"/>
          <w:i/>
          <w:color w:val="A6A6A6"/>
          <w:sz w:val="18"/>
        </w:rPr>
        <w:t>. Z. B.: Nutzen Sie die Verhandlungen, um ….</w:t>
      </w:r>
      <w:r w:rsidRPr="00793433">
        <w:rPr>
          <w:rFonts w:cs="Arial"/>
          <w:i/>
          <w:color w:val="A6A6A6"/>
          <w:sz w:val="18"/>
        </w:rPr>
        <w:t>)</w:t>
      </w:r>
    </w:p>
    <w:p w:rsidR="00F27315" w:rsidRPr="007B6FBF" w:rsidRDefault="00F27315" w:rsidP="00F27315">
      <w:pPr>
        <w:pStyle w:val="9Sonstiges"/>
        <w:pBdr>
          <w:bottom w:val="single" w:sz="6" w:space="1" w:color="auto"/>
        </w:pBdr>
        <w:rPr>
          <w:rFonts w:cs="Arial"/>
        </w:rPr>
      </w:pPr>
    </w:p>
    <w:p w:rsidR="00F27315" w:rsidRPr="007B6FBF" w:rsidRDefault="00F27315" w:rsidP="00F27315">
      <w:pPr>
        <w:pStyle w:val="9Sonstiges"/>
        <w:rPr>
          <w:rFonts w:cs="Arial"/>
          <w:b/>
        </w:rPr>
      </w:pPr>
    </w:p>
    <w:p w:rsidR="00F27315" w:rsidRDefault="00F27315" w:rsidP="00F27315">
      <w:pPr>
        <w:pStyle w:val="9Sonstiges"/>
        <w:rPr>
          <w:rFonts w:cs="Arial"/>
          <w:b/>
        </w:rPr>
      </w:pPr>
      <w:r>
        <w:rPr>
          <w:rFonts w:cs="Arial"/>
          <w:b/>
        </w:rPr>
        <w:t>Ergänzende Studientipps</w:t>
      </w:r>
      <w:r w:rsidR="005037F9">
        <w:rPr>
          <w:rFonts w:cs="Arial"/>
          <w:b/>
        </w:rPr>
        <w:t xml:space="preserve"> (optional)</w:t>
      </w:r>
    </w:p>
    <w:p w:rsidR="008E5469" w:rsidRPr="003B2721" w:rsidRDefault="008E5469" w:rsidP="003B2721">
      <w:pPr>
        <w:pStyle w:val="4Text"/>
      </w:pPr>
    </w:p>
    <w:p w:rsidR="00F27315" w:rsidRPr="003B2721" w:rsidRDefault="00F27315" w:rsidP="003B2721">
      <w:pPr>
        <w:pStyle w:val="4Text"/>
      </w:pPr>
      <w:r w:rsidRPr="003B2721">
        <w:t>[</w:t>
      </w:r>
      <w:r w:rsidR="00382477" w:rsidRPr="003B2721">
        <w:t xml:space="preserve">bitte </w:t>
      </w:r>
      <w:r w:rsidRPr="003B2721">
        <w:t>hier ausfüllen]</w:t>
      </w:r>
    </w:p>
    <w:p w:rsidR="008E5469" w:rsidRPr="003B2721" w:rsidRDefault="008E5469" w:rsidP="003B2721">
      <w:pPr>
        <w:pStyle w:val="4Text"/>
      </w:pPr>
    </w:p>
    <w:p w:rsidR="00F27315" w:rsidRPr="00793433" w:rsidRDefault="00F27315" w:rsidP="00F27315">
      <w:pPr>
        <w:pStyle w:val="4Text"/>
        <w:rPr>
          <w:rFonts w:cs="Arial"/>
          <w:i/>
          <w:color w:val="A6A6A6"/>
          <w:sz w:val="18"/>
        </w:rPr>
      </w:pPr>
      <w:r w:rsidRPr="00793433">
        <w:rPr>
          <w:rFonts w:cs="Arial"/>
          <w:i/>
          <w:color w:val="A6A6A6"/>
          <w:sz w:val="18"/>
        </w:rPr>
        <w:t>(</w:t>
      </w:r>
      <w:r>
        <w:rPr>
          <w:rFonts w:cs="Arial"/>
          <w:i/>
          <w:color w:val="A6A6A6"/>
          <w:sz w:val="18"/>
        </w:rPr>
        <w:t xml:space="preserve">Bitte beachten Sie die Vorgaben für </w:t>
      </w:r>
      <w:r w:rsidR="008A1CFE">
        <w:rPr>
          <w:rFonts w:cs="Arial"/>
          <w:i/>
          <w:color w:val="A6A6A6"/>
          <w:sz w:val="18"/>
        </w:rPr>
        <w:t>Literatur</w:t>
      </w:r>
      <w:r>
        <w:rPr>
          <w:rFonts w:cs="Arial"/>
          <w:i/>
          <w:color w:val="A6A6A6"/>
          <w:sz w:val="18"/>
        </w:rPr>
        <w:t>angaben in unseren Autoreninformationen</w:t>
      </w:r>
      <w:r w:rsidRPr="00793433">
        <w:rPr>
          <w:rFonts w:cs="Arial"/>
          <w:i/>
          <w:color w:val="A6A6A6"/>
          <w:sz w:val="18"/>
        </w:rPr>
        <w:t>.)</w:t>
      </w:r>
    </w:p>
    <w:p w:rsidR="00AC0BA9" w:rsidRPr="007B6FBF" w:rsidRDefault="00AC0BA9" w:rsidP="00AC0BA9">
      <w:pPr>
        <w:pStyle w:val="9Sonstiges"/>
        <w:pBdr>
          <w:bottom w:val="single" w:sz="6" w:space="1" w:color="auto"/>
        </w:pBdr>
        <w:rPr>
          <w:rFonts w:cs="Arial"/>
        </w:rPr>
      </w:pPr>
    </w:p>
    <w:p w:rsidR="00AC0BA9" w:rsidRDefault="00AC0BA9" w:rsidP="00AC0BA9">
      <w:pPr>
        <w:pStyle w:val="4Text"/>
        <w:rPr>
          <w:rFonts w:cs="Arial"/>
        </w:rPr>
      </w:pPr>
    </w:p>
    <w:p w:rsidR="00AF329D" w:rsidRPr="00AF329D" w:rsidRDefault="00AF329D" w:rsidP="00AC0BA9">
      <w:pPr>
        <w:pStyle w:val="4Text"/>
        <w:rPr>
          <w:rFonts w:cs="Arial"/>
          <w:color w:val="0070C0"/>
        </w:rPr>
      </w:pPr>
      <w:r w:rsidRPr="00AF329D">
        <w:rPr>
          <w:rFonts w:cs="Arial"/>
          <w:color w:val="0070C0"/>
        </w:rPr>
        <w:t>Bitte senden Sie Ihren Beitrag an cmr@whu.edu</w:t>
      </w:r>
      <w:bookmarkStart w:id="0" w:name="_GoBack"/>
      <w:bookmarkEnd w:id="0"/>
    </w:p>
    <w:sectPr w:rsidR="00AF329D" w:rsidRPr="00AF329D" w:rsidSect="008A33F3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type w:val="continuous"/>
      <w:pgSz w:w="11907" w:h="16840" w:code="9"/>
      <w:pgMar w:top="1418" w:right="992" w:bottom="907" w:left="1077" w:header="1191" w:footer="709" w:gutter="0"/>
      <w:cols w:space="284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308C4" w:rsidRDefault="002308C4" w:rsidP="00D23F86">
      <w:pPr>
        <w:spacing w:line="240" w:lineRule="auto"/>
      </w:pPr>
      <w:r>
        <w:separator/>
      </w:r>
    </w:p>
  </w:endnote>
  <w:endnote w:type="continuationSeparator" w:id="0">
    <w:p w:rsidR="002308C4" w:rsidRDefault="002308C4" w:rsidP="00D23F8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yriad Pro"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7469C" w:rsidRDefault="00F7469C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82485" w:rsidRPr="00782485" w:rsidRDefault="00782485">
    <w:pPr>
      <w:pStyle w:val="Fuzeile"/>
      <w:jc w:val="right"/>
      <w:rPr>
        <w:rFonts w:ascii="Arial" w:hAnsi="Arial" w:cs="Arial"/>
      </w:rPr>
    </w:pPr>
    <w:r w:rsidRPr="00782485">
      <w:rPr>
        <w:rFonts w:ascii="Arial" w:hAnsi="Arial" w:cs="Arial"/>
      </w:rPr>
      <w:fldChar w:fldCharType="begin"/>
    </w:r>
    <w:r w:rsidRPr="00782485">
      <w:rPr>
        <w:rFonts w:ascii="Arial" w:hAnsi="Arial" w:cs="Arial"/>
      </w:rPr>
      <w:instrText>PAGE   \* MERGEFORMAT</w:instrText>
    </w:r>
    <w:r w:rsidRPr="00782485">
      <w:rPr>
        <w:rFonts w:ascii="Arial" w:hAnsi="Arial" w:cs="Arial"/>
      </w:rPr>
      <w:fldChar w:fldCharType="separate"/>
    </w:r>
    <w:r w:rsidR="00784E74" w:rsidRPr="00784E74">
      <w:rPr>
        <w:rFonts w:ascii="Arial" w:hAnsi="Arial" w:cs="Arial"/>
        <w:noProof/>
        <w:lang w:val="de-DE"/>
      </w:rPr>
      <w:t>3</w:t>
    </w:r>
    <w:r w:rsidRPr="00782485">
      <w:rPr>
        <w:rFonts w:ascii="Arial" w:hAnsi="Arial" w:cs="Arial"/>
      </w:rPr>
      <w:fldChar w:fldCharType="end"/>
    </w:r>
  </w:p>
  <w:p w:rsidR="00782485" w:rsidRPr="00782485" w:rsidRDefault="00782485" w:rsidP="00782485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7469C" w:rsidRDefault="00F7469C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308C4" w:rsidRDefault="002308C4" w:rsidP="00D23F86">
      <w:pPr>
        <w:spacing w:line="240" w:lineRule="auto"/>
      </w:pPr>
      <w:r>
        <w:separator/>
      </w:r>
    </w:p>
  </w:footnote>
  <w:footnote w:type="continuationSeparator" w:id="0">
    <w:p w:rsidR="002308C4" w:rsidRDefault="002308C4" w:rsidP="00D23F8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676B5" w:rsidRDefault="00400BDB">
    <w:r>
      <w:cr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40255" w:rsidRDefault="00A40255"/>
  <w:tbl>
    <w:tblPr>
      <w:tblW w:w="0" w:type="auto"/>
      <w:tblLook w:val="04A0" w:firstRow="1" w:lastRow="0" w:firstColumn="1" w:lastColumn="0" w:noHBand="0" w:noVBand="1"/>
    </w:tblPr>
    <w:tblGrid>
      <w:gridCol w:w="5024"/>
      <w:gridCol w:w="5030"/>
    </w:tblGrid>
    <w:tr w:rsidR="00A40255" w:rsidRPr="00782485" w:rsidTr="00782485">
      <w:tc>
        <w:tcPr>
          <w:tcW w:w="5031" w:type="dxa"/>
          <w:shd w:val="clear" w:color="auto" w:fill="auto"/>
        </w:tcPr>
        <w:p w:rsidR="00A40255" w:rsidRPr="00782485" w:rsidRDefault="00AF329D" w:rsidP="00782485">
          <w:pPr>
            <w:pStyle w:val="Kopfzeile"/>
            <w:spacing w:after="240" w:line="240" w:lineRule="auto"/>
            <w:ind w:right="-1274"/>
            <w:contextualSpacing w:val="0"/>
            <w:jc w:val="left"/>
            <w:rPr>
              <w:rFonts w:ascii="Arial" w:hAnsi="Arial"/>
              <w:noProof/>
              <w:sz w:val="24"/>
              <w:lang w:val="de-DE" w:eastAsia="de-DE" w:bidi="ar-SA"/>
            </w:rPr>
          </w:pPr>
          <w:r>
            <w:rPr>
              <w:noProof/>
              <w:lang w:val="de-DE" w:eastAsia="de-DE" w:bidi="ar-SA"/>
            </w:rPr>
            <w:pict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Grafik 1" o:spid="_x0000_i1025" type="#_x0000_t75" style="width:108.85pt;height:19.6pt;visibility:visible">
                <v:imagedata r:id="rId1" o:title=""/>
              </v:shape>
            </w:pict>
          </w:r>
        </w:p>
      </w:tc>
      <w:tc>
        <w:tcPr>
          <w:tcW w:w="5032" w:type="dxa"/>
          <w:shd w:val="clear" w:color="auto" w:fill="auto"/>
        </w:tcPr>
        <w:p w:rsidR="00A40255" w:rsidRPr="00782485" w:rsidRDefault="00784E74" w:rsidP="00782485">
          <w:pPr>
            <w:pStyle w:val="Kopfzeile"/>
            <w:spacing w:after="240" w:line="240" w:lineRule="auto"/>
            <w:ind w:right="-76"/>
            <w:contextualSpacing w:val="0"/>
            <w:jc w:val="right"/>
            <w:rPr>
              <w:rFonts w:ascii="Arial" w:hAnsi="Arial"/>
              <w:noProof/>
              <w:sz w:val="24"/>
              <w:lang w:val="de-DE" w:eastAsia="de-DE" w:bidi="ar-SA"/>
            </w:rPr>
          </w:pPr>
          <w:r>
            <w:rPr>
              <w:noProof/>
              <w:lang w:val="de-DE" w:eastAsia="de-DE" w:bidi="ar-SA"/>
            </w:rPr>
            <w:pict>
              <v:shape id="_x0000_i1026" type="#_x0000_t75" style="width:199.3pt;height:59.9pt">
                <v:imagedata r:id="rId2" o:title="Logo CMR_WHU 2020"/>
              </v:shape>
            </w:pict>
          </w:r>
        </w:p>
      </w:tc>
    </w:tr>
  </w:tbl>
  <w:p w:rsidR="00D93DBA" w:rsidRPr="00D93DBA" w:rsidRDefault="00D93DBA" w:rsidP="00D93DBA">
    <w:pPr>
      <w:pStyle w:val="Kopfzeile"/>
      <w:tabs>
        <w:tab w:val="clear" w:pos="4536"/>
        <w:tab w:val="clear" w:pos="9072"/>
        <w:tab w:val="center" w:pos="4961"/>
        <w:tab w:val="right" w:pos="10065"/>
      </w:tabs>
      <w:ind w:right="-142"/>
      <w:rPr>
        <w:color w:val="004E96"/>
      </w:rPr>
    </w:pPr>
    <w:r w:rsidRPr="00D93DBA">
      <w:rPr>
        <w:rFonts w:ascii="Arial" w:hAnsi="Arial" w:cs="Arial"/>
        <w:color w:val="004E96"/>
      </w:rPr>
      <w:t>___________________________________________________________</w:t>
    </w:r>
    <w:r w:rsidR="00A40255">
      <w:rPr>
        <w:rFonts w:ascii="Arial" w:hAnsi="Arial" w:cs="Arial"/>
        <w:color w:val="004E96"/>
      </w:rPr>
      <w:t>______________________________</w:t>
    </w:r>
    <w:r w:rsidRPr="00D93DBA">
      <w:rPr>
        <w:rFonts w:ascii="Arial" w:hAnsi="Arial" w:cs="Arial"/>
        <w:color w:val="004E96"/>
      </w:rPr>
      <w:t>___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7469C" w:rsidRDefault="00F7469C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E709F3"/>
    <w:multiLevelType w:val="hybridMultilevel"/>
    <w:tmpl w:val="A638561E"/>
    <w:lvl w:ilvl="0" w:tplc="86FCFC84">
      <w:start w:val="1"/>
      <w:numFmt w:val="bullet"/>
      <w:pStyle w:val="6Aufzhlung"/>
      <w:lvlText w:val=""/>
      <w:lvlJc w:val="left"/>
      <w:pPr>
        <w:ind w:left="89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61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33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05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77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49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21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93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650" w:hanging="360"/>
      </w:pPr>
      <w:rPr>
        <w:rFonts w:ascii="Wingdings" w:hAnsi="Wingdings" w:hint="default"/>
      </w:rPr>
    </w:lvl>
  </w:abstractNum>
  <w:abstractNum w:abstractNumId="1" w15:restartNumberingAfterBreak="0">
    <w:nsid w:val="41620491"/>
    <w:multiLevelType w:val="hybridMultilevel"/>
    <w:tmpl w:val="A4AAAFE4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4D987604"/>
    <w:multiLevelType w:val="hybridMultilevel"/>
    <w:tmpl w:val="9954B67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5696EF4"/>
    <w:multiLevelType w:val="hybridMultilevel"/>
    <w:tmpl w:val="97F2BB4A"/>
    <w:lvl w:ilvl="0" w:tplc="2D6AA2CA">
      <w:start w:val="1"/>
      <w:numFmt w:val="decimal"/>
      <w:pStyle w:val="7Literatur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BDF46FD"/>
    <w:multiLevelType w:val="hybridMultilevel"/>
    <w:tmpl w:val="CF7C3D02"/>
    <w:lvl w:ilvl="0" w:tplc="F25A0194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BF34BC2"/>
    <w:multiLevelType w:val="hybridMultilevel"/>
    <w:tmpl w:val="15F83A46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63754A1B"/>
    <w:multiLevelType w:val="hybridMultilevel"/>
    <w:tmpl w:val="6DBC2B7E"/>
    <w:lvl w:ilvl="0" w:tplc="04B28C60">
      <w:start w:val="1"/>
      <w:numFmt w:val="decimal"/>
      <w:pStyle w:val="7Nummerierung"/>
      <w:lvlText w:val="%1."/>
      <w:lvlJc w:val="left"/>
      <w:pPr>
        <w:ind w:left="890" w:hanging="360"/>
      </w:pPr>
    </w:lvl>
    <w:lvl w:ilvl="1" w:tplc="04070019" w:tentative="1">
      <w:start w:val="1"/>
      <w:numFmt w:val="lowerLetter"/>
      <w:lvlText w:val="%2."/>
      <w:lvlJc w:val="left"/>
      <w:pPr>
        <w:ind w:left="1610" w:hanging="360"/>
      </w:pPr>
    </w:lvl>
    <w:lvl w:ilvl="2" w:tplc="0407001B" w:tentative="1">
      <w:start w:val="1"/>
      <w:numFmt w:val="lowerRoman"/>
      <w:lvlText w:val="%3."/>
      <w:lvlJc w:val="right"/>
      <w:pPr>
        <w:ind w:left="2330" w:hanging="180"/>
      </w:pPr>
    </w:lvl>
    <w:lvl w:ilvl="3" w:tplc="0407000F" w:tentative="1">
      <w:start w:val="1"/>
      <w:numFmt w:val="decimal"/>
      <w:lvlText w:val="%4."/>
      <w:lvlJc w:val="left"/>
      <w:pPr>
        <w:ind w:left="3050" w:hanging="360"/>
      </w:pPr>
    </w:lvl>
    <w:lvl w:ilvl="4" w:tplc="04070019" w:tentative="1">
      <w:start w:val="1"/>
      <w:numFmt w:val="lowerLetter"/>
      <w:lvlText w:val="%5."/>
      <w:lvlJc w:val="left"/>
      <w:pPr>
        <w:ind w:left="3770" w:hanging="360"/>
      </w:pPr>
    </w:lvl>
    <w:lvl w:ilvl="5" w:tplc="0407001B" w:tentative="1">
      <w:start w:val="1"/>
      <w:numFmt w:val="lowerRoman"/>
      <w:lvlText w:val="%6."/>
      <w:lvlJc w:val="right"/>
      <w:pPr>
        <w:ind w:left="4490" w:hanging="180"/>
      </w:pPr>
    </w:lvl>
    <w:lvl w:ilvl="6" w:tplc="0407000F" w:tentative="1">
      <w:start w:val="1"/>
      <w:numFmt w:val="decimal"/>
      <w:lvlText w:val="%7."/>
      <w:lvlJc w:val="left"/>
      <w:pPr>
        <w:ind w:left="5210" w:hanging="360"/>
      </w:pPr>
    </w:lvl>
    <w:lvl w:ilvl="7" w:tplc="04070019" w:tentative="1">
      <w:start w:val="1"/>
      <w:numFmt w:val="lowerLetter"/>
      <w:lvlText w:val="%8."/>
      <w:lvlJc w:val="left"/>
      <w:pPr>
        <w:ind w:left="5930" w:hanging="360"/>
      </w:pPr>
    </w:lvl>
    <w:lvl w:ilvl="8" w:tplc="0407001B" w:tentative="1">
      <w:start w:val="1"/>
      <w:numFmt w:val="lowerRoman"/>
      <w:lvlText w:val="%9."/>
      <w:lvlJc w:val="right"/>
      <w:pPr>
        <w:ind w:left="6650" w:hanging="180"/>
      </w:pPr>
    </w:lvl>
  </w:abstractNum>
  <w:abstractNum w:abstractNumId="7" w15:restartNumberingAfterBreak="0">
    <w:nsid w:val="7555018C"/>
    <w:multiLevelType w:val="hybridMultilevel"/>
    <w:tmpl w:val="C4882450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755F1514"/>
    <w:multiLevelType w:val="hybridMultilevel"/>
    <w:tmpl w:val="41167D04"/>
    <w:lvl w:ilvl="0" w:tplc="81A6575A">
      <w:start w:val="1"/>
      <w:numFmt w:val="bullet"/>
      <w:lvlText w:val=""/>
      <w:lvlJc w:val="left"/>
      <w:pPr>
        <w:ind w:left="947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667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387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107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827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547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267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987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707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0"/>
  </w:num>
  <w:num w:numId="3">
    <w:abstractNumId w:val="6"/>
  </w:num>
  <w:num w:numId="4">
    <w:abstractNumId w:val="4"/>
  </w:num>
  <w:num w:numId="5">
    <w:abstractNumId w:val="3"/>
  </w:num>
  <w:num w:numId="6">
    <w:abstractNumId w:val="2"/>
  </w:num>
  <w:num w:numId="7">
    <w:abstractNumId w:val="1"/>
  </w:num>
  <w:num w:numId="8">
    <w:abstractNumId w:val="5"/>
  </w:num>
  <w:num w:numId="9">
    <w:abstractNumId w:val="7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mirrorMargins/>
  <w:stylePaneFormatFilter w:val="1428" w:allStyles="0" w:customStyles="0" w:latentStyles="0" w:stylesInUse="1" w:headingStyles="1" w:numberingStyles="0" w:tableStyles="0" w:directFormattingOnRuns="0" w:directFormattingOnParagraphs="0" w:directFormattingOnNumbering="1" w:directFormattingOnTables="0" w:clearFormatting="1" w:top3HeadingStyles="0" w:visibleStyles="0" w:alternateStyleNames="0"/>
  <w:doNotTrackMoves/>
  <w:defaultTabStop w:val="709"/>
  <w:hyphenationZone w:val="425"/>
  <w:drawingGridHorizontalSpacing w:val="110"/>
  <w:displayHorizontalDrawingGridEvery w:val="2"/>
  <w:characterSpacingControl w:val="doNotCompress"/>
  <w:hdrShapeDefaults>
    <o:shapedefaults v:ext="edit" spidmax="4099"/>
  </w:hdrShapeDefaults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rsids>
    <w:rsidRoot w:val="007000A2"/>
    <w:rsid w:val="000072A2"/>
    <w:rsid w:val="000135E7"/>
    <w:rsid w:val="00036483"/>
    <w:rsid w:val="00036F43"/>
    <w:rsid w:val="000409BB"/>
    <w:rsid w:val="00052E78"/>
    <w:rsid w:val="00055991"/>
    <w:rsid w:val="00061CEA"/>
    <w:rsid w:val="000656B0"/>
    <w:rsid w:val="000730BC"/>
    <w:rsid w:val="00073BB8"/>
    <w:rsid w:val="0007586A"/>
    <w:rsid w:val="000773C6"/>
    <w:rsid w:val="00081944"/>
    <w:rsid w:val="00092A44"/>
    <w:rsid w:val="000A205E"/>
    <w:rsid w:val="000A40AB"/>
    <w:rsid w:val="000A4D97"/>
    <w:rsid w:val="000B217B"/>
    <w:rsid w:val="000C7F6C"/>
    <w:rsid w:val="000E1CFE"/>
    <w:rsid w:val="000F348A"/>
    <w:rsid w:val="000F6646"/>
    <w:rsid w:val="00112FB3"/>
    <w:rsid w:val="00126168"/>
    <w:rsid w:val="00137998"/>
    <w:rsid w:val="00142294"/>
    <w:rsid w:val="00154018"/>
    <w:rsid w:val="00160E50"/>
    <w:rsid w:val="0019292A"/>
    <w:rsid w:val="001968D9"/>
    <w:rsid w:val="001A30C7"/>
    <w:rsid w:val="001A3F82"/>
    <w:rsid w:val="001A52B4"/>
    <w:rsid w:val="001B26AB"/>
    <w:rsid w:val="001D1093"/>
    <w:rsid w:val="002008F8"/>
    <w:rsid w:val="00203BD9"/>
    <w:rsid w:val="00210BB1"/>
    <w:rsid w:val="002268D2"/>
    <w:rsid w:val="002308C4"/>
    <w:rsid w:val="0023122F"/>
    <w:rsid w:val="00231E7F"/>
    <w:rsid w:val="00233C8D"/>
    <w:rsid w:val="0025575B"/>
    <w:rsid w:val="00261EC9"/>
    <w:rsid w:val="002676B5"/>
    <w:rsid w:val="002711B3"/>
    <w:rsid w:val="00277092"/>
    <w:rsid w:val="002842AA"/>
    <w:rsid w:val="00286B02"/>
    <w:rsid w:val="00287AD4"/>
    <w:rsid w:val="00291687"/>
    <w:rsid w:val="002934BD"/>
    <w:rsid w:val="002943A7"/>
    <w:rsid w:val="00295B2C"/>
    <w:rsid w:val="002971CF"/>
    <w:rsid w:val="002A5C9B"/>
    <w:rsid w:val="002A7247"/>
    <w:rsid w:val="002B10D6"/>
    <w:rsid w:val="002B228F"/>
    <w:rsid w:val="002C44E5"/>
    <w:rsid w:val="002C76F5"/>
    <w:rsid w:val="002D7580"/>
    <w:rsid w:val="002E0E3E"/>
    <w:rsid w:val="002E48CF"/>
    <w:rsid w:val="002F556C"/>
    <w:rsid w:val="0030127F"/>
    <w:rsid w:val="00301F9F"/>
    <w:rsid w:val="0031776E"/>
    <w:rsid w:val="00326290"/>
    <w:rsid w:val="003275EB"/>
    <w:rsid w:val="003301D9"/>
    <w:rsid w:val="003357EF"/>
    <w:rsid w:val="00336894"/>
    <w:rsid w:val="00343D6D"/>
    <w:rsid w:val="0034637E"/>
    <w:rsid w:val="0035163E"/>
    <w:rsid w:val="00352921"/>
    <w:rsid w:val="00352F96"/>
    <w:rsid w:val="003617DF"/>
    <w:rsid w:val="00364FDB"/>
    <w:rsid w:val="003722F4"/>
    <w:rsid w:val="003778ED"/>
    <w:rsid w:val="00382477"/>
    <w:rsid w:val="00386994"/>
    <w:rsid w:val="00391513"/>
    <w:rsid w:val="00394931"/>
    <w:rsid w:val="003B2721"/>
    <w:rsid w:val="003C1BAC"/>
    <w:rsid w:val="003D3339"/>
    <w:rsid w:val="003D3795"/>
    <w:rsid w:val="003D5680"/>
    <w:rsid w:val="003D59E0"/>
    <w:rsid w:val="003E2597"/>
    <w:rsid w:val="003F7F04"/>
    <w:rsid w:val="00400BDB"/>
    <w:rsid w:val="00410247"/>
    <w:rsid w:val="00420121"/>
    <w:rsid w:val="00427403"/>
    <w:rsid w:val="00427E0D"/>
    <w:rsid w:val="00434AEA"/>
    <w:rsid w:val="00450A70"/>
    <w:rsid w:val="00462C72"/>
    <w:rsid w:val="00466234"/>
    <w:rsid w:val="00467974"/>
    <w:rsid w:val="00472B61"/>
    <w:rsid w:val="004730C4"/>
    <w:rsid w:val="004769DE"/>
    <w:rsid w:val="00490EFD"/>
    <w:rsid w:val="00492351"/>
    <w:rsid w:val="004B1616"/>
    <w:rsid w:val="004B1E6C"/>
    <w:rsid w:val="004B355C"/>
    <w:rsid w:val="004C0756"/>
    <w:rsid w:val="004C77A7"/>
    <w:rsid w:val="004E0D2B"/>
    <w:rsid w:val="004E1814"/>
    <w:rsid w:val="004E3D20"/>
    <w:rsid w:val="004E4E69"/>
    <w:rsid w:val="004E5036"/>
    <w:rsid w:val="004F773B"/>
    <w:rsid w:val="00503191"/>
    <w:rsid w:val="005037F9"/>
    <w:rsid w:val="00511275"/>
    <w:rsid w:val="005233EB"/>
    <w:rsid w:val="005267B0"/>
    <w:rsid w:val="00547637"/>
    <w:rsid w:val="00562064"/>
    <w:rsid w:val="00562542"/>
    <w:rsid w:val="00565ED2"/>
    <w:rsid w:val="00571CF5"/>
    <w:rsid w:val="00583F85"/>
    <w:rsid w:val="00584E6F"/>
    <w:rsid w:val="00584FD9"/>
    <w:rsid w:val="005A4E55"/>
    <w:rsid w:val="005A61F9"/>
    <w:rsid w:val="005A7E63"/>
    <w:rsid w:val="005B68BB"/>
    <w:rsid w:val="005C61D0"/>
    <w:rsid w:val="005D0E64"/>
    <w:rsid w:val="005D4D1D"/>
    <w:rsid w:val="005E33CD"/>
    <w:rsid w:val="00614AD8"/>
    <w:rsid w:val="00624FF4"/>
    <w:rsid w:val="006346E7"/>
    <w:rsid w:val="00667DB9"/>
    <w:rsid w:val="006776E4"/>
    <w:rsid w:val="0068642A"/>
    <w:rsid w:val="006978CE"/>
    <w:rsid w:val="006A6BC9"/>
    <w:rsid w:val="006B15F2"/>
    <w:rsid w:val="006C486E"/>
    <w:rsid w:val="006E2041"/>
    <w:rsid w:val="006F2B40"/>
    <w:rsid w:val="007000A2"/>
    <w:rsid w:val="007161EA"/>
    <w:rsid w:val="00721FE4"/>
    <w:rsid w:val="00727545"/>
    <w:rsid w:val="00741AC4"/>
    <w:rsid w:val="00742349"/>
    <w:rsid w:val="007523C2"/>
    <w:rsid w:val="007616CA"/>
    <w:rsid w:val="00782485"/>
    <w:rsid w:val="00783730"/>
    <w:rsid w:val="00784E74"/>
    <w:rsid w:val="007856A5"/>
    <w:rsid w:val="00793433"/>
    <w:rsid w:val="007971FA"/>
    <w:rsid w:val="007A7738"/>
    <w:rsid w:val="007B1401"/>
    <w:rsid w:val="007B20BB"/>
    <w:rsid w:val="007B6FBF"/>
    <w:rsid w:val="007F404F"/>
    <w:rsid w:val="007F51D9"/>
    <w:rsid w:val="007F73C7"/>
    <w:rsid w:val="0081000C"/>
    <w:rsid w:val="00822D5B"/>
    <w:rsid w:val="008413B6"/>
    <w:rsid w:val="00843227"/>
    <w:rsid w:val="00846EFF"/>
    <w:rsid w:val="00874381"/>
    <w:rsid w:val="008775FB"/>
    <w:rsid w:val="00881E41"/>
    <w:rsid w:val="008A1CFE"/>
    <w:rsid w:val="008A33F3"/>
    <w:rsid w:val="008B533F"/>
    <w:rsid w:val="008C054F"/>
    <w:rsid w:val="008E5469"/>
    <w:rsid w:val="008E6C0F"/>
    <w:rsid w:val="008F4ADB"/>
    <w:rsid w:val="00904B56"/>
    <w:rsid w:val="00934AC1"/>
    <w:rsid w:val="009624A3"/>
    <w:rsid w:val="00972978"/>
    <w:rsid w:val="00986858"/>
    <w:rsid w:val="00987F93"/>
    <w:rsid w:val="0099478D"/>
    <w:rsid w:val="00994FE2"/>
    <w:rsid w:val="00997A40"/>
    <w:rsid w:val="009A789E"/>
    <w:rsid w:val="009D2E84"/>
    <w:rsid w:val="009D599E"/>
    <w:rsid w:val="009E2B63"/>
    <w:rsid w:val="009E5DF0"/>
    <w:rsid w:val="009E6D67"/>
    <w:rsid w:val="009E7D4F"/>
    <w:rsid w:val="00A01DED"/>
    <w:rsid w:val="00A26DD6"/>
    <w:rsid w:val="00A3410B"/>
    <w:rsid w:val="00A40255"/>
    <w:rsid w:val="00A433F8"/>
    <w:rsid w:val="00A43D21"/>
    <w:rsid w:val="00A46D10"/>
    <w:rsid w:val="00A64AC5"/>
    <w:rsid w:val="00A74DE4"/>
    <w:rsid w:val="00A95ECE"/>
    <w:rsid w:val="00AA2304"/>
    <w:rsid w:val="00AA4D5A"/>
    <w:rsid w:val="00AB16B0"/>
    <w:rsid w:val="00AC0BA9"/>
    <w:rsid w:val="00AD07D7"/>
    <w:rsid w:val="00AD3CE2"/>
    <w:rsid w:val="00AD53A5"/>
    <w:rsid w:val="00AD687B"/>
    <w:rsid w:val="00AE5E9E"/>
    <w:rsid w:val="00AF2791"/>
    <w:rsid w:val="00AF329D"/>
    <w:rsid w:val="00AF727E"/>
    <w:rsid w:val="00B03ABF"/>
    <w:rsid w:val="00B050F5"/>
    <w:rsid w:val="00B2123F"/>
    <w:rsid w:val="00B242F5"/>
    <w:rsid w:val="00B25BD5"/>
    <w:rsid w:val="00B335C3"/>
    <w:rsid w:val="00B37BEB"/>
    <w:rsid w:val="00B40843"/>
    <w:rsid w:val="00B73EBD"/>
    <w:rsid w:val="00B76F6F"/>
    <w:rsid w:val="00B87BE6"/>
    <w:rsid w:val="00B91223"/>
    <w:rsid w:val="00BB2CE9"/>
    <w:rsid w:val="00BB3348"/>
    <w:rsid w:val="00BC0D4B"/>
    <w:rsid w:val="00BD1B2D"/>
    <w:rsid w:val="00BD7EBA"/>
    <w:rsid w:val="00BF4C57"/>
    <w:rsid w:val="00C03B17"/>
    <w:rsid w:val="00C04924"/>
    <w:rsid w:val="00C36AAE"/>
    <w:rsid w:val="00C43669"/>
    <w:rsid w:val="00C43AD6"/>
    <w:rsid w:val="00C44FC9"/>
    <w:rsid w:val="00C51E9C"/>
    <w:rsid w:val="00C54152"/>
    <w:rsid w:val="00C63EF7"/>
    <w:rsid w:val="00C725BC"/>
    <w:rsid w:val="00C76F01"/>
    <w:rsid w:val="00C80C0F"/>
    <w:rsid w:val="00C83470"/>
    <w:rsid w:val="00C93B75"/>
    <w:rsid w:val="00C96A1C"/>
    <w:rsid w:val="00CA2283"/>
    <w:rsid w:val="00CA3A09"/>
    <w:rsid w:val="00CB0F90"/>
    <w:rsid w:val="00CB228F"/>
    <w:rsid w:val="00CB7900"/>
    <w:rsid w:val="00CC5A81"/>
    <w:rsid w:val="00CC76F7"/>
    <w:rsid w:val="00CD49DD"/>
    <w:rsid w:val="00CE2304"/>
    <w:rsid w:val="00CE3225"/>
    <w:rsid w:val="00CF3468"/>
    <w:rsid w:val="00D12D25"/>
    <w:rsid w:val="00D23F86"/>
    <w:rsid w:val="00D326B6"/>
    <w:rsid w:val="00D33F8C"/>
    <w:rsid w:val="00D6357F"/>
    <w:rsid w:val="00D6534C"/>
    <w:rsid w:val="00D85A60"/>
    <w:rsid w:val="00D92F4E"/>
    <w:rsid w:val="00D93DBA"/>
    <w:rsid w:val="00D9512C"/>
    <w:rsid w:val="00D95138"/>
    <w:rsid w:val="00DB4E22"/>
    <w:rsid w:val="00DF0A14"/>
    <w:rsid w:val="00DF3604"/>
    <w:rsid w:val="00DF66EF"/>
    <w:rsid w:val="00E02D03"/>
    <w:rsid w:val="00E02D19"/>
    <w:rsid w:val="00E139B3"/>
    <w:rsid w:val="00E165DD"/>
    <w:rsid w:val="00E24883"/>
    <w:rsid w:val="00E30A8E"/>
    <w:rsid w:val="00E518B4"/>
    <w:rsid w:val="00E53262"/>
    <w:rsid w:val="00E57C0D"/>
    <w:rsid w:val="00E57FF5"/>
    <w:rsid w:val="00E61574"/>
    <w:rsid w:val="00E71D02"/>
    <w:rsid w:val="00E879F1"/>
    <w:rsid w:val="00E91D4D"/>
    <w:rsid w:val="00EA4294"/>
    <w:rsid w:val="00EB4046"/>
    <w:rsid w:val="00ED29F2"/>
    <w:rsid w:val="00ED3EF5"/>
    <w:rsid w:val="00ED7F31"/>
    <w:rsid w:val="00EF4212"/>
    <w:rsid w:val="00EF5950"/>
    <w:rsid w:val="00F01976"/>
    <w:rsid w:val="00F01C41"/>
    <w:rsid w:val="00F07421"/>
    <w:rsid w:val="00F14EFE"/>
    <w:rsid w:val="00F27315"/>
    <w:rsid w:val="00F31D80"/>
    <w:rsid w:val="00F35F40"/>
    <w:rsid w:val="00F365B7"/>
    <w:rsid w:val="00F4248C"/>
    <w:rsid w:val="00F47543"/>
    <w:rsid w:val="00F61FA3"/>
    <w:rsid w:val="00F641C1"/>
    <w:rsid w:val="00F707EC"/>
    <w:rsid w:val="00F71035"/>
    <w:rsid w:val="00F71A0C"/>
    <w:rsid w:val="00F7469C"/>
    <w:rsid w:val="00F7643B"/>
    <w:rsid w:val="00F76675"/>
    <w:rsid w:val="00F823A0"/>
    <w:rsid w:val="00F836BE"/>
    <w:rsid w:val="00FA093F"/>
    <w:rsid w:val="00FA1CEA"/>
    <w:rsid w:val="00FB2975"/>
    <w:rsid w:val="00FD6292"/>
    <w:rsid w:val="00FD6797"/>
    <w:rsid w:val="00FE2136"/>
    <w:rsid w:val="00FE55C5"/>
    <w:rsid w:val="00FF0763"/>
    <w:rsid w:val="00FF265C"/>
    <w:rsid w:val="00FF4CAD"/>
    <w:rsid w:val="00FF5E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9"/>
    <o:shapelayout v:ext="edit">
      <o:idmap v:ext="edit" data="1"/>
    </o:shapelayout>
  </w:shapeDefaults>
  <w:decimalSymbol w:val=","/>
  <w:listSeparator w:val=";"/>
  <w14:docId w14:val="698B09ED"/>
  <w15:docId w15:val="{43883E9A-AF32-4CF1-8863-181F622F9C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mbria" w:eastAsia="Times New Roman" w:hAnsi="Cambria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rsid w:val="00AF2791"/>
    <w:pPr>
      <w:spacing w:line="255" w:lineRule="exact"/>
      <w:contextualSpacing/>
      <w:jc w:val="both"/>
    </w:pPr>
    <w:rPr>
      <w:rFonts w:ascii="Times New Roman" w:hAnsi="Times New Roman"/>
      <w:sz w:val="19"/>
      <w:lang w:eastAsia="en-US" w:bidi="en-US"/>
    </w:rPr>
  </w:style>
  <w:style w:type="paragraph" w:styleId="berschrift1">
    <w:name w:val="heading 1"/>
    <w:basedOn w:val="Standard"/>
    <w:next w:val="Standard"/>
    <w:link w:val="berschrift1Zchn"/>
    <w:uiPriority w:val="9"/>
    <w:rsid w:val="00AB16B0"/>
    <w:pPr>
      <w:framePr w:wrap="around" w:hAnchor="text"/>
      <w:spacing w:before="480"/>
      <w:outlineLvl w:val="0"/>
    </w:pPr>
    <w:rPr>
      <w:rFonts w:ascii="Cambria" w:hAnsi="Cambria"/>
      <w:smallCaps/>
      <w:spacing w:val="5"/>
      <w:sz w:val="36"/>
      <w:szCs w:val="36"/>
      <w:lang w:val="x-none" w:eastAsia="x-none" w:bidi="ar-SA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rsid w:val="00AB16B0"/>
    <w:pPr>
      <w:framePr w:wrap="around" w:hAnchor="text"/>
      <w:spacing w:before="200" w:line="271" w:lineRule="auto"/>
      <w:outlineLvl w:val="1"/>
    </w:pPr>
    <w:rPr>
      <w:rFonts w:ascii="Cambria" w:hAnsi="Cambria"/>
      <w:smallCaps/>
      <w:sz w:val="28"/>
      <w:szCs w:val="28"/>
      <w:lang w:val="x-none" w:eastAsia="x-none" w:bidi="ar-SA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rsid w:val="00AB16B0"/>
    <w:pPr>
      <w:framePr w:wrap="around" w:hAnchor="text"/>
      <w:spacing w:before="200" w:line="271" w:lineRule="auto"/>
      <w:outlineLvl w:val="2"/>
    </w:pPr>
    <w:rPr>
      <w:rFonts w:ascii="Cambria" w:hAnsi="Cambria"/>
      <w:i/>
      <w:iCs/>
      <w:smallCaps/>
      <w:spacing w:val="5"/>
      <w:sz w:val="26"/>
      <w:szCs w:val="26"/>
      <w:lang w:val="x-none" w:eastAsia="x-none" w:bidi="ar-SA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AB16B0"/>
    <w:pPr>
      <w:framePr w:wrap="around" w:hAnchor="text"/>
      <w:spacing w:line="271" w:lineRule="auto"/>
      <w:outlineLvl w:val="3"/>
    </w:pPr>
    <w:rPr>
      <w:rFonts w:ascii="Cambria" w:hAnsi="Cambria"/>
      <w:b/>
      <w:bCs/>
      <w:spacing w:val="5"/>
      <w:sz w:val="24"/>
      <w:szCs w:val="24"/>
      <w:lang w:val="x-none" w:eastAsia="x-none" w:bidi="ar-SA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AB16B0"/>
    <w:pPr>
      <w:framePr w:wrap="around" w:hAnchor="text"/>
      <w:spacing w:line="271" w:lineRule="auto"/>
      <w:outlineLvl w:val="4"/>
    </w:pPr>
    <w:rPr>
      <w:rFonts w:ascii="Cambria" w:hAnsi="Cambria"/>
      <w:i/>
      <w:iCs/>
      <w:sz w:val="24"/>
      <w:szCs w:val="24"/>
      <w:lang w:val="x-none" w:eastAsia="x-none" w:bidi="ar-SA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AB16B0"/>
    <w:pPr>
      <w:framePr w:wrap="around" w:hAnchor="text"/>
      <w:shd w:val="clear" w:color="auto" w:fill="FFFFFF"/>
      <w:spacing w:line="271" w:lineRule="auto"/>
      <w:outlineLvl w:val="5"/>
    </w:pPr>
    <w:rPr>
      <w:rFonts w:ascii="Cambria" w:hAnsi="Cambria"/>
      <w:b/>
      <w:bCs/>
      <w:color w:val="595959"/>
      <w:spacing w:val="5"/>
      <w:sz w:val="20"/>
      <w:lang w:val="x-none" w:eastAsia="x-none" w:bidi="ar-SA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AB16B0"/>
    <w:pPr>
      <w:framePr w:wrap="around" w:hAnchor="text"/>
      <w:outlineLvl w:val="6"/>
    </w:pPr>
    <w:rPr>
      <w:rFonts w:ascii="Cambria" w:hAnsi="Cambria"/>
      <w:b/>
      <w:bCs/>
      <w:i/>
      <w:iCs/>
      <w:color w:val="5A5A5A"/>
      <w:sz w:val="20"/>
      <w:lang w:val="x-none" w:eastAsia="x-none" w:bidi="ar-SA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AB16B0"/>
    <w:pPr>
      <w:framePr w:wrap="around" w:hAnchor="text"/>
      <w:outlineLvl w:val="7"/>
    </w:pPr>
    <w:rPr>
      <w:rFonts w:ascii="Cambria" w:hAnsi="Cambria"/>
      <w:b/>
      <w:bCs/>
      <w:color w:val="7F7F7F"/>
      <w:sz w:val="20"/>
      <w:lang w:val="x-none" w:eastAsia="x-none" w:bidi="ar-SA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AB16B0"/>
    <w:pPr>
      <w:framePr w:wrap="around" w:hAnchor="text"/>
      <w:spacing w:line="271" w:lineRule="auto"/>
      <w:outlineLvl w:val="8"/>
    </w:pPr>
    <w:rPr>
      <w:rFonts w:ascii="Cambria" w:hAnsi="Cambria"/>
      <w:b/>
      <w:bCs/>
      <w:i/>
      <w:iCs/>
      <w:color w:val="7F7F7F"/>
      <w:sz w:val="18"/>
      <w:szCs w:val="18"/>
      <w:lang w:val="x-none" w:eastAsia="x-none" w:bidi="ar-SA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link w:val="berschrift1"/>
    <w:uiPriority w:val="9"/>
    <w:rsid w:val="00AB16B0"/>
    <w:rPr>
      <w:smallCaps/>
      <w:spacing w:val="5"/>
      <w:sz w:val="36"/>
      <w:szCs w:val="36"/>
    </w:rPr>
  </w:style>
  <w:style w:type="character" w:customStyle="1" w:styleId="berschrift2Zchn">
    <w:name w:val="Überschrift 2 Zchn"/>
    <w:link w:val="berschrift2"/>
    <w:uiPriority w:val="9"/>
    <w:rsid w:val="00AB16B0"/>
    <w:rPr>
      <w:smallCaps/>
      <w:sz w:val="28"/>
      <w:szCs w:val="28"/>
    </w:rPr>
  </w:style>
  <w:style w:type="character" w:customStyle="1" w:styleId="berschrift3Zchn">
    <w:name w:val="Überschrift 3 Zchn"/>
    <w:link w:val="berschrift3"/>
    <w:uiPriority w:val="9"/>
    <w:semiHidden/>
    <w:rsid w:val="00AB16B0"/>
    <w:rPr>
      <w:i/>
      <w:iCs/>
      <w:smallCaps/>
      <w:spacing w:val="5"/>
      <w:sz w:val="26"/>
      <w:szCs w:val="26"/>
    </w:rPr>
  </w:style>
  <w:style w:type="character" w:customStyle="1" w:styleId="berschrift4Zchn">
    <w:name w:val="Überschrift 4 Zchn"/>
    <w:link w:val="berschrift4"/>
    <w:uiPriority w:val="9"/>
    <w:semiHidden/>
    <w:rsid w:val="00AB16B0"/>
    <w:rPr>
      <w:b/>
      <w:bCs/>
      <w:spacing w:val="5"/>
      <w:sz w:val="24"/>
      <w:szCs w:val="24"/>
    </w:rPr>
  </w:style>
  <w:style w:type="character" w:customStyle="1" w:styleId="berschrift5Zchn">
    <w:name w:val="Überschrift 5 Zchn"/>
    <w:link w:val="berschrift5"/>
    <w:uiPriority w:val="9"/>
    <w:semiHidden/>
    <w:rsid w:val="00AB16B0"/>
    <w:rPr>
      <w:i/>
      <w:iCs/>
      <w:sz w:val="24"/>
      <w:szCs w:val="24"/>
    </w:rPr>
  </w:style>
  <w:style w:type="character" w:customStyle="1" w:styleId="berschrift6Zchn">
    <w:name w:val="Überschrift 6 Zchn"/>
    <w:link w:val="berschrift6"/>
    <w:uiPriority w:val="9"/>
    <w:semiHidden/>
    <w:rsid w:val="00AB16B0"/>
    <w:rPr>
      <w:b/>
      <w:bCs/>
      <w:color w:val="595959"/>
      <w:spacing w:val="5"/>
      <w:shd w:val="clear" w:color="auto" w:fill="FFFFFF"/>
    </w:rPr>
  </w:style>
  <w:style w:type="character" w:customStyle="1" w:styleId="berschrift7Zchn">
    <w:name w:val="Überschrift 7 Zchn"/>
    <w:link w:val="berschrift7"/>
    <w:uiPriority w:val="9"/>
    <w:semiHidden/>
    <w:rsid w:val="00AB16B0"/>
    <w:rPr>
      <w:b/>
      <w:bCs/>
      <w:i/>
      <w:iCs/>
      <w:color w:val="5A5A5A"/>
      <w:sz w:val="20"/>
      <w:szCs w:val="20"/>
    </w:rPr>
  </w:style>
  <w:style w:type="character" w:customStyle="1" w:styleId="berschrift8Zchn">
    <w:name w:val="Überschrift 8 Zchn"/>
    <w:link w:val="berschrift8"/>
    <w:uiPriority w:val="9"/>
    <w:semiHidden/>
    <w:rsid w:val="00AB16B0"/>
    <w:rPr>
      <w:b/>
      <w:bCs/>
      <w:color w:val="7F7F7F"/>
      <w:sz w:val="20"/>
      <w:szCs w:val="20"/>
    </w:rPr>
  </w:style>
  <w:style w:type="character" w:customStyle="1" w:styleId="berschrift9Zchn">
    <w:name w:val="Überschrift 9 Zchn"/>
    <w:link w:val="berschrift9"/>
    <w:uiPriority w:val="9"/>
    <w:semiHidden/>
    <w:rsid w:val="00AB16B0"/>
    <w:rPr>
      <w:b/>
      <w:bCs/>
      <w:i/>
      <w:iCs/>
      <w:color w:val="7F7F7F"/>
      <w:sz w:val="18"/>
      <w:szCs w:val="18"/>
    </w:rPr>
  </w:style>
  <w:style w:type="paragraph" w:styleId="Beschriftung">
    <w:name w:val="caption"/>
    <w:basedOn w:val="Standard"/>
    <w:next w:val="Standard"/>
    <w:uiPriority w:val="35"/>
    <w:semiHidden/>
    <w:unhideWhenUsed/>
    <w:rsid w:val="00036F43"/>
    <w:pPr>
      <w:framePr w:wrap="around" w:hAnchor="text"/>
    </w:pPr>
    <w:rPr>
      <w:b/>
      <w:bCs/>
      <w:color w:val="943634"/>
      <w:sz w:val="18"/>
      <w:szCs w:val="18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AB16B0"/>
    <w:pPr>
      <w:framePr w:wrap="around"/>
      <w:outlineLvl w:val="9"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B16B0"/>
    <w:pPr>
      <w:framePr w:wrap="around" w:hAnchor="text"/>
      <w:spacing w:line="240" w:lineRule="auto"/>
    </w:pPr>
    <w:rPr>
      <w:rFonts w:ascii="Tahoma" w:hAnsi="Tahoma"/>
      <w:sz w:val="16"/>
      <w:szCs w:val="16"/>
      <w:lang w:val="x-none" w:eastAsia="x-none" w:bidi="ar-SA"/>
    </w:rPr>
  </w:style>
  <w:style w:type="character" w:customStyle="1" w:styleId="SprechblasentextZchn">
    <w:name w:val="Sprechblasentext Zchn"/>
    <w:link w:val="Sprechblasentext"/>
    <w:uiPriority w:val="99"/>
    <w:semiHidden/>
    <w:rsid w:val="00AB16B0"/>
    <w:rPr>
      <w:rFonts w:ascii="Tahoma" w:hAnsi="Tahoma" w:cs="Tahoma"/>
      <w:sz w:val="16"/>
      <w:szCs w:val="16"/>
    </w:rPr>
  </w:style>
  <w:style w:type="paragraph" w:customStyle="1" w:styleId="8Abbildung">
    <w:name w:val="8 Abbildung"/>
    <w:next w:val="4Text"/>
    <w:link w:val="8AbbildungZchn"/>
    <w:qFormat/>
    <w:rsid w:val="00EA4294"/>
    <w:pPr>
      <w:suppressAutoHyphens/>
      <w:spacing w:before="140" w:after="140" w:line="360" w:lineRule="exact"/>
      <w:contextualSpacing/>
    </w:pPr>
    <w:rPr>
      <w:rFonts w:ascii="Arial" w:hAnsi="Arial"/>
      <w:b/>
      <w:color w:val="004E96"/>
      <w:sz w:val="19"/>
      <w:lang w:eastAsia="en-US" w:bidi="en-US"/>
    </w:rPr>
  </w:style>
  <w:style w:type="paragraph" w:customStyle="1" w:styleId="4Text">
    <w:name w:val="4 Text"/>
    <w:basedOn w:val="Standard"/>
    <w:qFormat/>
    <w:rsid w:val="00EA4294"/>
    <w:pPr>
      <w:suppressAutoHyphens/>
      <w:spacing w:line="244" w:lineRule="exact"/>
    </w:pPr>
    <w:rPr>
      <w:rFonts w:ascii="Arial" w:hAnsi="Arial"/>
    </w:rPr>
  </w:style>
  <w:style w:type="character" w:customStyle="1" w:styleId="4Fett">
    <w:name w:val="4 Fett"/>
    <w:uiPriority w:val="1"/>
    <w:rsid w:val="002C44E5"/>
    <w:rPr>
      <w:b/>
    </w:rPr>
  </w:style>
  <w:style w:type="character" w:styleId="Zeilennummer">
    <w:name w:val="line number"/>
    <w:basedOn w:val="Absatz-Standardschriftart"/>
    <w:uiPriority w:val="99"/>
    <w:semiHidden/>
    <w:unhideWhenUsed/>
    <w:rsid w:val="00D92F4E"/>
  </w:style>
  <w:style w:type="paragraph" w:customStyle="1" w:styleId="6Aufzhlung">
    <w:name w:val="6 Aufzählung"/>
    <w:basedOn w:val="Standard"/>
    <w:qFormat/>
    <w:rsid w:val="00EA4294"/>
    <w:pPr>
      <w:numPr>
        <w:numId w:val="2"/>
      </w:numPr>
      <w:suppressAutoHyphens/>
      <w:spacing w:line="244" w:lineRule="exact"/>
      <w:ind w:left="170" w:hanging="170"/>
    </w:pPr>
    <w:rPr>
      <w:rFonts w:ascii="Arial" w:hAnsi="Arial"/>
    </w:rPr>
  </w:style>
  <w:style w:type="paragraph" w:customStyle="1" w:styleId="7Nummerierung">
    <w:name w:val="7 Nummerierung"/>
    <w:basedOn w:val="Standard"/>
    <w:qFormat/>
    <w:rsid w:val="00EA4294"/>
    <w:pPr>
      <w:numPr>
        <w:numId w:val="3"/>
      </w:numPr>
      <w:suppressAutoHyphens/>
      <w:spacing w:line="244" w:lineRule="exact"/>
      <w:ind w:left="170" w:hanging="170"/>
    </w:pPr>
    <w:rPr>
      <w:rFonts w:ascii="Arial" w:hAnsi="Arial"/>
    </w:rPr>
  </w:style>
  <w:style w:type="paragraph" w:customStyle="1" w:styleId="6Zwischenberschrift">
    <w:name w:val="6 Zwischenüberschrift"/>
    <w:next w:val="4Text"/>
    <w:link w:val="6ZwischenberschriftZchn"/>
    <w:rsid w:val="00D93DBA"/>
    <w:pPr>
      <w:suppressAutoHyphens/>
      <w:spacing w:before="340" w:after="130" w:line="250" w:lineRule="exact"/>
      <w:contextualSpacing/>
    </w:pPr>
    <w:rPr>
      <w:rFonts w:ascii="Arial" w:hAnsi="Arial"/>
      <w:b/>
      <w:color w:val="004E96"/>
      <w:sz w:val="23"/>
      <w:lang w:eastAsia="en-US" w:bidi="en-US"/>
    </w:rPr>
  </w:style>
  <w:style w:type="paragraph" w:customStyle="1" w:styleId="6Head2">
    <w:name w:val="6 Head 2"/>
    <w:basedOn w:val="6Zwischenberschrift"/>
    <w:next w:val="4Text"/>
    <w:link w:val="6Head2Zchn"/>
    <w:rsid w:val="00E30A8E"/>
    <w:pPr>
      <w:spacing w:before="160" w:after="0" w:line="227" w:lineRule="exact"/>
    </w:pPr>
    <w:rPr>
      <w:sz w:val="19"/>
    </w:rPr>
  </w:style>
  <w:style w:type="paragraph" w:customStyle="1" w:styleId="7Literatur">
    <w:name w:val="7 Literatur"/>
    <w:basedOn w:val="Standard"/>
    <w:rsid w:val="007B20BB"/>
    <w:pPr>
      <w:numPr>
        <w:numId w:val="5"/>
      </w:numPr>
      <w:suppressAutoHyphens/>
      <w:spacing w:line="215" w:lineRule="exact"/>
      <w:ind w:left="255" w:hanging="255"/>
    </w:pPr>
    <w:rPr>
      <w:rFonts w:ascii="Arial" w:hAnsi="Arial"/>
      <w:sz w:val="17"/>
    </w:rPr>
  </w:style>
  <w:style w:type="paragraph" w:customStyle="1" w:styleId="9Sonstiges">
    <w:name w:val="9 Sonstiges"/>
    <w:rsid w:val="00A26DD6"/>
    <w:pPr>
      <w:suppressAutoHyphens/>
      <w:spacing w:line="260" w:lineRule="exact"/>
      <w:jc w:val="both"/>
    </w:pPr>
    <w:rPr>
      <w:rFonts w:ascii="Arial" w:hAnsi="Arial"/>
      <w:sz w:val="18"/>
      <w:lang w:eastAsia="en-US" w:bidi="en-US"/>
    </w:rPr>
  </w:style>
  <w:style w:type="paragraph" w:customStyle="1" w:styleId="3Autor">
    <w:name w:val="3 Autor"/>
    <w:next w:val="1Titel"/>
    <w:qFormat/>
    <w:rsid w:val="00E30A8E"/>
    <w:pPr>
      <w:suppressAutoHyphens/>
      <w:spacing w:after="160" w:line="240" w:lineRule="exact"/>
    </w:pPr>
    <w:rPr>
      <w:rFonts w:ascii="Arial" w:hAnsi="Arial"/>
      <w:b/>
      <w:color w:val="595959"/>
      <w:lang w:eastAsia="en-US" w:bidi="en-US"/>
    </w:rPr>
  </w:style>
  <w:style w:type="paragraph" w:customStyle="1" w:styleId="2Abstract">
    <w:name w:val="2 Abstract"/>
    <w:basedOn w:val="Standard"/>
    <w:next w:val="4Text"/>
    <w:qFormat/>
    <w:rsid w:val="00E30A8E"/>
    <w:pPr>
      <w:suppressAutoHyphens/>
      <w:spacing w:after="660" w:line="340" w:lineRule="exact"/>
    </w:pPr>
    <w:rPr>
      <w:rFonts w:ascii="Arial" w:hAnsi="Arial"/>
      <w:sz w:val="26"/>
    </w:rPr>
  </w:style>
  <w:style w:type="paragraph" w:customStyle="1" w:styleId="1Titel">
    <w:name w:val="1 Titel"/>
    <w:next w:val="2Abstract"/>
    <w:qFormat/>
    <w:rsid w:val="00D93DBA"/>
    <w:pPr>
      <w:spacing w:after="520" w:line="620" w:lineRule="exact"/>
    </w:pPr>
    <w:rPr>
      <w:rFonts w:ascii="Arial" w:hAnsi="Arial"/>
      <w:b/>
      <w:color w:val="004E96"/>
      <w:sz w:val="60"/>
      <w:lang w:eastAsia="en-US" w:bidi="en-US"/>
    </w:rPr>
  </w:style>
  <w:style w:type="paragraph" w:customStyle="1" w:styleId="6Head3">
    <w:name w:val="6 Head 3"/>
    <w:basedOn w:val="6Zwischenberschrift"/>
    <w:next w:val="4Text"/>
    <w:rsid w:val="00E30A8E"/>
    <w:pPr>
      <w:spacing w:before="160" w:after="0" w:line="227" w:lineRule="exact"/>
    </w:pPr>
    <w:rPr>
      <w:color w:val="auto"/>
      <w:sz w:val="19"/>
    </w:rPr>
  </w:style>
  <w:style w:type="paragraph" w:styleId="Kopfzeile">
    <w:name w:val="header"/>
    <w:basedOn w:val="Standard"/>
    <w:link w:val="KopfzeileZchn"/>
    <w:unhideWhenUsed/>
    <w:rsid w:val="00D23F86"/>
    <w:pPr>
      <w:tabs>
        <w:tab w:val="center" w:pos="4536"/>
        <w:tab w:val="right" w:pos="9072"/>
      </w:tabs>
    </w:pPr>
    <w:rPr>
      <w:lang w:val="x-none"/>
    </w:rPr>
  </w:style>
  <w:style w:type="character" w:customStyle="1" w:styleId="KopfzeileZchn">
    <w:name w:val="Kopfzeile Zchn"/>
    <w:link w:val="Kopfzeile"/>
    <w:uiPriority w:val="99"/>
    <w:rsid w:val="00D23F86"/>
    <w:rPr>
      <w:rFonts w:ascii="Times New Roman" w:hAnsi="Times New Roman"/>
      <w:sz w:val="19"/>
      <w:lang w:eastAsia="en-US" w:bidi="en-US"/>
    </w:rPr>
  </w:style>
  <w:style w:type="paragraph" w:styleId="Fuzeile">
    <w:name w:val="footer"/>
    <w:basedOn w:val="Standard"/>
    <w:link w:val="FuzeileZchn"/>
    <w:uiPriority w:val="99"/>
    <w:unhideWhenUsed/>
    <w:rsid w:val="00D23F86"/>
    <w:pPr>
      <w:tabs>
        <w:tab w:val="center" w:pos="4536"/>
        <w:tab w:val="right" w:pos="9072"/>
      </w:tabs>
    </w:pPr>
    <w:rPr>
      <w:lang w:val="x-none"/>
    </w:rPr>
  </w:style>
  <w:style w:type="character" w:customStyle="1" w:styleId="FuzeileZchn">
    <w:name w:val="Fußzeile Zchn"/>
    <w:link w:val="Fuzeile"/>
    <w:uiPriority w:val="99"/>
    <w:rsid w:val="00D23F86"/>
    <w:rPr>
      <w:rFonts w:ascii="Times New Roman" w:hAnsi="Times New Roman"/>
      <w:sz w:val="19"/>
      <w:lang w:eastAsia="en-US" w:bidi="en-US"/>
    </w:rPr>
  </w:style>
  <w:style w:type="table" w:styleId="Tabellenraster">
    <w:name w:val="Table Grid"/>
    <w:basedOn w:val="NormaleTabelle"/>
    <w:rsid w:val="007F73C7"/>
    <w:rPr>
      <w:rFonts w:ascii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Kommentarzeichen">
    <w:name w:val="annotation reference"/>
    <w:uiPriority w:val="99"/>
    <w:semiHidden/>
    <w:unhideWhenUsed/>
    <w:rsid w:val="001A52B4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A52B4"/>
    <w:rPr>
      <w:sz w:val="20"/>
    </w:rPr>
  </w:style>
  <w:style w:type="character" w:customStyle="1" w:styleId="KommentartextZchn">
    <w:name w:val="Kommentartext Zchn"/>
    <w:link w:val="Kommentartext"/>
    <w:uiPriority w:val="99"/>
    <w:semiHidden/>
    <w:rsid w:val="001A52B4"/>
    <w:rPr>
      <w:rFonts w:ascii="Times New Roman" w:hAnsi="Times New Roman"/>
      <w:lang w:eastAsia="en-US" w:bidi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A52B4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1A52B4"/>
    <w:rPr>
      <w:rFonts w:ascii="Times New Roman" w:hAnsi="Times New Roman"/>
      <w:b/>
      <w:bCs/>
      <w:lang w:eastAsia="en-US" w:bidi="en-US"/>
    </w:rPr>
  </w:style>
  <w:style w:type="character" w:customStyle="1" w:styleId="A2">
    <w:name w:val="A2"/>
    <w:uiPriority w:val="99"/>
    <w:rsid w:val="00E165DD"/>
    <w:rPr>
      <w:rFonts w:cs="Myriad Pro"/>
      <w:color w:val="000000"/>
      <w:sz w:val="18"/>
      <w:szCs w:val="18"/>
    </w:rPr>
  </w:style>
  <w:style w:type="paragraph" w:styleId="Listenabsatz">
    <w:name w:val="List Paragraph"/>
    <w:basedOn w:val="Standard"/>
    <w:uiPriority w:val="34"/>
    <w:qFormat/>
    <w:rsid w:val="00287AD4"/>
    <w:pPr>
      <w:spacing w:after="240" w:line="240" w:lineRule="auto"/>
      <w:ind w:left="720"/>
      <w:jc w:val="left"/>
    </w:pPr>
    <w:rPr>
      <w:rFonts w:ascii="Arial" w:hAnsi="Arial"/>
      <w:sz w:val="24"/>
      <w:lang w:eastAsia="de-DE" w:bidi="ar-SA"/>
    </w:rPr>
  </w:style>
  <w:style w:type="paragraph" w:customStyle="1" w:styleId="5bHead2">
    <w:name w:val="5b Head 2"/>
    <w:basedOn w:val="6Head2"/>
    <w:link w:val="5bHead2Zchn"/>
    <w:qFormat/>
    <w:rsid w:val="00D6534C"/>
  </w:style>
  <w:style w:type="paragraph" w:customStyle="1" w:styleId="5aHead1">
    <w:name w:val="5a Head 1"/>
    <w:basedOn w:val="6Zwischenberschrift"/>
    <w:link w:val="5aHead1Zchn"/>
    <w:qFormat/>
    <w:rsid w:val="00D6534C"/>
    <w:pPr>
      <w:spacing w:before="0"/>
    </w:pPr>
  </w:style>
  <w:style w:type="character" w:customStyle="1" w:styleId="6ZwischenberschriftZchn">
    <w:name w:val="6 Zwischenüberschrift Zchn"/>
    <w:link w:val="6Zwischenberschrift"/>
    <w:rsid w:val="00D6534C"/>
    <w:rPr>
      <w:rFonts w:ascii="Arial" w:hAnsi="Arial"/>
      <w:b/>
      <w:color w:val="004E96"/>
      <w:sz w:val="23"/>
      <w:lang w:eastAsia="en-US" w:bidi="en-US"/>
    </w:rPr>
  </w:style>
  <w:style w:type="character" w:customStyle="1" w:styleId="6Head2Zchn">
    <w:name w:val="6 Head 2 Zchn"/>
    <w:link w:val="6Head2"/>
    <w:rsid w:val="00D6534C"/>
    <w:rPr>
      <w:rFonts w:ascii="Arial" w:hAnsi="Arial"/>
      <w:b/>
      <w:color w:val="004E96"/>
      <w:sz w:val="19"/>
      <w:lang w:eastAsia="en-US" w:bidi="en-US"/>
    </w:rPr>
  </w:style>
  <w:style w:type="character" w:customStyle="1" w:styleId="5bHead2Zchn">
    <w:name w:val="5b Head 2 Zchn"/>
    <w:link w:val="5bHead2"/>
    <w:rsid w:val="00D6534C"/>
    <w:rPr>
      <w:rFonts w:ascii="Arial" w:hAnsi="Arial"/>
      <w:b/>
      <w:color w:val="004E96"/>
      <w:sz w:val="19"/>
      <w:lang w:eastAsia="en-US" w:bidi="en-US"/>
    </w:rPr>
  </w:style>
  <w:style w:type="character" w:styleId="Hyperlink">
    <w:name w:val="Hyperlink"/>
    <w:rsid w:val="00D85A60"/>
    <w:rPr>
      <w:color w:val="0000FF"/>
      <w:u w:val="single"/>
    </w:rPr>
  </w:style>
  <w:style w:type="character" w:customStyle="1" w:styleId="5aHead1Zchn">
    <w:name w:val="5a Head 1 Zchn"/>
    <w:link w:val="5aHead1"/>
    <w:rsid w:val="00D6534C"/>
    <w:rPr>
      <w:rFonts w:ascii="Arial" w:hAnsi="Arial"/>
      <w:b/>
      <w:color w:val="004E96"/>
      <w:sz w:val="23"/>
      <w:lang w:eastAsia="en-US" w:bidi="en-US"/>
    </w:rPr>
  </w:style>
  <w:style w:type="paragraph" w:customStyle="1" w:styleId="5-Text">
    <w:name w:val="5 - Text"/>
    <w:basedOn w:val="Standard"/>
    <w:qFormat/>
    <w:rsid w:val="00D85A60"/>
    <w:pPr>
      <w:suppressAutoHyphens/>
      <w:spacing w:line="244" w:lineRule="exact"/>
      <w:ind w:left="170" w:hanging="170"/>
    </w:pPr>
    <w:rPr>
      <w:rFonts w:ascii="Arial" w:hAnsi="Arial"/>
    </w:rPr>
  </w:style>
  <w:style w:type="character" w:customStyle="1" w:styleId="8AbbildungZchn">
    <w:name w:val="8 Abbildung Zchn"/>
    <w:link w:val="8Abbildung"/>
    <w:rsid w:val="00CB7900"/>
    <w:rPr>
      <w:rFonts w:ascii="Arial" w:hAnsi="Arial"/>
      <w:b/>
      <w:color w:val="004E96"/>
      <w:sz w:val="19"/>
      <w:lang w:eastAsia="en-US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9219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9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C:\Users\bernadette.wagener\AppData\Local\Microsoft\Windows\Temporary%20Internet%20Files\Content.Outlook\YHU1LZAO\CMR_Formatvorlage_Anmerkungen_Verlag%20(2).doc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www.dbresearch.de/PROD/DBR_INTERNET_DE-PROD/PROD0000000000286211.PDF" TargetMode="External"/><Relationship Id="rId14" Type="http://schemas.openxmlformats.org/officeDocument/2006/relationships/header" Target="header3.xml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ECFB0FE-7DD3-4601-B633-862DA907B8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861</Words>
  <Characters>5428</Characters>
  <Application>Microsoft Office Word</Application>
  <DocSecurity>0</DocSecurity>
  <Lines>45</Lines>
  <Paragraphs>1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Springer-SBM</Company>
  <LinksUpToDate>false</LinksUpToDate>
  <CharactersWithSpaces>6277</CharactersWithSpaces>
  <SharedDoc>false</SharedDoc>
  <HLinks>
    <vt:vector size="12" baseType="variant">
      <vt:variant>
        <vt:i4>1310734</vt:i4>
      </vt:variant>
      <vt:variant>
        <vt:i4>6</vt:i4>
      </vt:variant>
      <vt:variant>
        <vt:i4>0</vt:i4>
      </vt:variant>
      <vt:variant>
        <vt:i4>5</vt:i4>
      </vt:variant>
      <vt:variant>
        <vt:lpwstr>http://www.dbresearch.de/PROD/DBR_INTERNET_DE-PROD/PROD0000000000286211.PDF</vt:lpwstr>
      </vt:variant>
      <vt:variant>
        <vt:lpwstr/>
      </vt:variant>
      <vt:variant>
        <vt:i4>5832815</vt:i4>
      </vt:variant>
      <vt:variant>
        <vt:i4>0</vt:i4>
      </vt:variant>
      <vt:variant>
        <vt:i4>0</vt:i4>
      </vt:variant>
      <vt:variant>
        <vt:i4>5</vt:i4>
      </vt:variant>
      <vt:variant>
        <vt:lpwstr>C:\Users\bernadette.wagener\AppData\Local\Microsoft\Windows\Temporary Internet Files\Content.Outlook\YHU1LZAO\CMR_Formatvorlage_Anmerkungen_Verlag (2).doc</vt:lpwstr>
      </vt:variant>
      <vt:variant>
        <vt:lpwstr>_ENREF_8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ul02</dc:creator>
  <cp:keywords/>
  <cp:lastModifiedBy>Braun, Brigitte</cp:lastModifiedBy>
  <cp:revision>2</cp:revision>
  <cp:lastPrinted>2012-04-16T15:41:00Z</cp:lastPrinted>
  <dcterms:created xsi:type="dcterms:W3CDTF">2020-06-17T06:56:00Z</dcterms:created>
  <dcterms:modified xsi:type="dcterms:W3CDTF">2020-06-17T06:56:00Z</dcterms:modified>
</cp:coreProperties>
</file>